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8B67DE"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8B67DE"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8B67DE"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8B67DE"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8B67DE"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8B67DE"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8B67DE"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8B67DE"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8B67DE"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6252E">
      <w:pPr>
        <w:pStyle w:val="ListNumber"/>
      </w:pPr>
      <w:r>
        <w:t>EEZ boundaries dissolved in the sovereign field</w:t>
      </w:r>
    </w:p>
    <w:p w14:paraId="5E32F4DB" w14:textId="77777777" w:rsidR="00F23B90" w:rsidRDefault="00F23B90" w:rsidP="0006252E">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6252E">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6252E">
      <w:pPr>
        <w:pStyle w:val="ListNumber"/>
      </w:pPr>
      <w:r>
        <w:t>Dissolving again after changing the ISO 3 letter codes</w:t>
      </w:r>
    </w:p>
    <w:p w14:paraId="42DBE6A6" w14:textId="77777777" w:rsidR="00F23B90" w:rsidRDefault="00F23B90" w:rsidP="0006252E">
      <w:pPr>
        <w:pStyle w:val="ListNumber"/>
      </w:pPr>
      <w:r>
        <w:t>Appended GAUL and EEZ into the same table with their ISO3 country codes</w:t>
      </w:r>
    </w:p>
    <w:p w14:paraId="092C374A" w14:textId="77777777" w:rsidR="00F23B90" w:rsidRDefault="00F23B90" w:rsidP="0006252E">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8B67DE"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8B67DE"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8B67DE"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8B67DE"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8B67DE"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8B67DE"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8B67DE"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8B67DE"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8B67DE"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06252E">
      <w:pPr>
        <w:pStyle w:val="ListNumber"/>
        <w:numPr>
          <w:ilvl w:val="0"/>
          <w:numId w:val="24"/>
        </w:numPr>
      </w:pPr>
      <w:r>
        <w:t>Run the GP tool ‘FeatureClass to Avro’</w:t>
      </w:r>
    </w:p>
    <w:p w14:paraId="5922B77A" w14:textId="77777777" w:rsidR="00100AF2" w:rsidRDefault="00100AF2" w:rsidP="0006252E">
      <w:pPr>
        <w:pStyle w:val="ListNumber"/>
        <w:numPr>
          <w:ilvl w:val="0"/>
          <w:numId w:val="24"/>
        </w:numPr>
      </w:pPr>
      <w:r>
        <w:t>WinSCP the *.avro and *.avsc files to the cluster (from ‘E:\Export\’ to Hadoop-m2/home/cottaan/data by default)</w:t>
      </w:r>
    </w:p>
    <w:p w14:paraId="23E5B54A" w14:textId="494AA754" w:rsidR="00100AF2" w:rsidRDefault="00714032" w:rsidP="0006252E">
      <w:pPr>
        <w:pStyle w:val="ListNumber"/>
        <w:numPr>
          <w:ilvl w:val="0"/>
          <w:numId w:val="24"/>
        </w:numPr>
      </w:pPr>
      <w:r>
        <w:t>In Hue c</w:t>
      </w:r>
      <w:r w:rsidR="00100AF2">
        <w:t>reate a folder to hold the data in HDFS (jrc/data/species/common_redpoll)</w:t>
      </w:r>
    </w:p>
    <w:p w14:paraId="3E6895ED" w14:textId="253C5668" w:rsidR="00100AF2" w:rsidRDefault="009F3804" w:rsidP="0006252E">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6252E">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6252E">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8B67DE"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8B67DE"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8B67DE"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8B67DE"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8B67DE"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8B67DE"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8B67DE"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8B67DE"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8B67DE"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8B67DE"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8B67DE"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06252E">
      <w:pPr>
        <w:pStyle w:val="ListNumber"/>
        <w:numPr>
          <w:ilvl w:val="0"/>
          <w:numId w:val="15"/>
        </w:numPr>
      </w:pPr>
      <w:r>
        <w:t>Filter species for non-marine</w:t>
      </w:r>
    </w:p>
    <w:p w14:paraId="0FB14880" w14:textId="77777777" w:rsidR="00E25E0B" w:rsidRDefault="00E25E0B" w:rsidP="0006252E">
      <w:pPr>
        <w:pStyle w:val="ListNumber"/>
      </w:pPr>
      <w:r>
        <w:t>Extract the ‘Extant’ and ‘Probably Extant’ classes in the species data</w:t>
      </w:r>
    </w:p>
    <w:p w14:paraId="1F3709FA" w14:textId="77777777" w:rsidR="00E25E0B" w:rsidRDefault="00E25E0B" w:rsidP="0006252E">
      <w:pPr>
        <w:pStyle w:val="ListNumber"/>
      </w:pPr>
      <w:r>
        <w:t>Intersect the species data from 2. with the country data to get the area for each species within each country</w:t>
      </w:r>
    </w:p>
    <w:p w14:paraId="1D868D7F" w14:textId="77777777" w:rsidR="00E25E0B" w:rsidRDefault="00E25E0B" w:rsidP="0006252E">
      <w:pPr>
        <w:pStyle w:val="ListNumber"/>
      </w:pPr>
      <w:r>
        <w:t>Intersect the grid data with the country data to create a spatial dataset</w:t>
      </w:r>
    </w:p>
    <w:p w14:paraId="4DEEF42A" w14:textId="77777777" w:rsidR="00E25E0B" w:rsidRDefault="00E25E0B" w:rsidP="0006252E">
      <w:pPr>
        <w:pStyle w:val="ListNumber"/>
      </w:pPr>
      <w:r>
        <w:t>Intersect the d</w:t>
      </w:r>
      <w:r w:rsidR="00541760">
        <w:t>ata from 3. with the data from 4</w:t>
      </w:r>
      <w:r>
        <w:t>. to get the area of each species within each grid</w:t>
      </w:r>
    </w:p>
    <w:p w14:paraId="6319BD7B" w14:textId="77777777" w:rsidR="00E25E0B" w:rsidRDefault="00E25E0B" w:rsidP="0006252E">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8B67DE"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8B67DE"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w:t>
      </w:r>
      <w:r w:rsidR="0079252F">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8B67DE" w:rsidP="000E5536">
            <w:pPr>
              <w:pStyle w:val="Tiny"/>
            </w:pPr>
            <w:hyperlink r:id="rId229" w:history="1">
              <w:r w:rsidR="00471D41" w:rsidRPr="00D03753">
                <w:rPr>
                  <w:rStyle w:val="Hyperlink"/>
                </w:rPr>
                <w:t>here</w:t>
              </w:r>
            </w:hyperlink>
          </w:p>
        </w:tc>
        <w:tc>
          <w:tcPr>
            <w:tcW w:w="1260" w:type="dxa"/>
          </w:tcPr>
          <w:p w14:paraId="1E82F15C" w14:textId="77777777" w:rsidR="00471D41" w:rsidRDefault="008B67DE"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8B67DE" w:rsidP="000E5536">
            <w:pPr>
              <w:pStyle w:val="Tiny"/>
            </w:pPr>
            <w:hyperlink r:id="rId231" w:history="1">
              <w:r w:rsidR="00471D41" w:rsidRPr="00D03753">
                <w:rPr>
                  <w:rStyle w:val="Hyperlink"/>
                </w:rPr>
                <w:t>here</w:t>
              </w:r>
            </w:hyperlink>
          </w:p>
        </w:tc>
        <w:tc>
          <w:tcPr>
            <w:tcW w:w="1260" w:type="dxa"/>
          </w:tcPr>
          <w:p w14:paraId="52AF9872" w14:textId="77777777" w:rsidR="00471D41" w:rsidRDefault="008B67DE"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8B67DE"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8B67DE"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8B67DE" w:rsidP="000E5536">
            <w:pPr>
              <w:pStyle w:val="Tiny"/>
            </w:pPr>
            <w:hyperlink r:id="rId235" w:history="1">
              <w:r w:rsidR="00471D41" w:rsidRPr="001F5986">
                <w:rPr>
                  <w:rStyle w:val="Hyperlink"/>
                </w:rPr>
                <w:t>here</w:t>
              </w:r>
            </w:hyperlink>
          </w:p>
        </w:tc>
        <w:tc>
          <w:tcPr>
            <w:tcW w:w="1260" w:type="dxa"/>
          </w:tcPr>
          <w:p w14:paraId="137CF520" w14:textId="77777777" w:rsidR="00471D41" w:rsidRDefault="008B67DE"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8B67DE" w:rsidP="000E5536">
            <w:pPr>
              <w:pStyle w:val="Tiny"/>
            </w:pPr>
            <w:hyperlink r:id="rId237" w:history="1">
              <w:r w:rsidR="00471D41" w:rsidRPr="00120B3E">
                <w:rPr>
                  <w:rStyle w:val="Hyperlink"/>
                </w:rPr>
                <w:t>here</w:t>
              </w:r>
            </w:hyperlink>
          </w:p>
        </w:tc>
        <w:tc>
          <w:tcPr>
            <w:tcW w:w="1260" w:type="dxa"/>
          </w:tcPr>
          <w:p w14:paraId="2337495F" w14:textId="77777777" w:rsidR="00471D41" w:rsidRDefault="008B67DE"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8B67DE" w:rsidP="000E5536">
            <w:pPr>
              <w:pStyle w:val="Tiny"/>
            </w:pPr>
            <w:hyperlink r:id="rId239" w:history="1">
              <w:r w:rsidR="00471D41" w:rsidRPr="00F52BA7">
                <w:rPr>
                  <w:rStyle w:val="Hyperlink"/>
                </w:rPr>
                <w:t>here</w:t>
              </w:r>
            </w:hyperlink>
          </w:p>
        </w:tc>
        <w:tc>
          <w:tcPr>
            <w:tcW w:w="1260" w:type="dxa"/>
          </w:tcPr>
          <w:p w14:paraId="194D03DF" w14:textId="77777777" w:rsidR="00471D41" w:rsidRDefault="008B67DE"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8B67DE" w:rsidP="000E5536">
            <w:pPr>
              <w:pStyle w:val="Tiny"/>
            </w:pPr>
            <w:hyperlink r:id="rId241" w:history="1">
              <w:r w:rsidR="00471D41" w:rsidRPr="00D3378A">
                <w:rPr>
                  <w:rStyle w:val="Hyperlink"/>
                </w:rPr>
                <w:t>here</w:t>
              </w:r>
            </w:hyperlink>
          </w:p>
        </w:tc>
        <w:tc>
          <w:tcPr>
            <w:tcW w:w="1260" w:type="dxa"/>
          </w:tcPr>
          <w:p w14:paraId="1AFD0945" w14:textId="77777777" w:rsidR="00471D41" w:rsidRDefault="008B67DE"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8B67DE"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8B67DE"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8B67DE"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8B67DE"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2</w:t>
      </w:r>
      <w:r w:rsidR="0079252F">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8B67DE"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8B67DE"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06252E">
      <w:pPr>
        <w:pStyle w:val="ListNumber"/>
        <w:numPr>
          <w:ilvl w:val="0"/>
          <w:numId w:val="13"/>
        </w:numPr>
      </w:pPr>
      <w:r>
        <w:t>Delete the data in especies.species_wdpa.</w:t>
      </w:r>
    </w:p>
    <w:p w14:paraId="3235ABDD" w14:textId="77777777" w:rsidR="00C11489" w:rsidRDefault="00C11489" w:rsidP="0006252E">
      <w:pPr>
        <w:pStyle w:val="ListNumber"/>
        <w:numPr>
          <w:ilvl w:val="0"/>
          <w:numId w:val="13"/>
        </w:numPr>
      </w:pPr>
      <w:r>
        <w:t>Create a table using the wdpa_latest view in the temp schema (i.e. temp.wdpa)</w:t>
      </w:r>
    </w:p>
    <w:p w14:paraId="500F04C4" w14:textId="77777777" w:rsidR="00C11489" w:rsidRDefault="00C11489" w:rsidP="0006252E">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8B67DE"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8B67DE"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8B67DE"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8B67DE"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8B67DE"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8B67DE"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8B67DE"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8B67DE"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8B67DE"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8B67DE"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8B67DE"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8B67DE"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8B67DE"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8B67DE"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8B67DE"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8B67DE"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8B67DE"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8B67DE"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8B67DE"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8B67DE"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8B67DE"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8B67DE"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8B67DE"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06252E">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6252E">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6252E">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6252E">
      <w:pPr>
        <w:pStyle w:val="ListNumber"/>
        <w:numPr>
          <w:ilvl w:val="0"/>
          <w:numId w:val="14"/>
        </w:numPr>
      </w:pPr>
      <w:r>
        <w:t>Conspicuous or slow moving species will have more, e.g. big land mammals, e.g. bison, foxes, giraffes</w:t>
      </w:r>
    </w:p>
    <w:p w14:paraId="42177F3C" w14:textId="77777777" w:rsidR="00236659" w:rsidRDefault="00D07D1F" w:rsidP="0006252E">
      <w:pPr>
        <w:pStyle w:val="ListNumber"/>
        <w:numPr>
          <w:ilvl w:val="0"/>
          <w:numId w:val="14"/>
        </w:numPr>
      </w:pPr>
      <w:r>
        <w:t>Common pests will have more images, e.g. rats</w:t>
      </w:r>
      <w:r w:rsidR="00C05E97">
        <w:t xml:space="preserve">. </w:t>
      </w:r>
    </w:p>
    <w:p w14:paraId="1A790A99" w14:textId="77777777" w:rsidR="00C24A0F" w:rsidRDefault="002523A2" w:rsidP="0006252E">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6252E">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8B67DE"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8B67DE"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8B67DE"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8B67DE"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8B67DE"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8B67DE"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8B67DE"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8B67DE" w:rsidP="000E5536">
      <w:pPr>
        <w:pStyle w:val="ListBullet"/>
      </w:pPr>
      <w:hyperlink r:id="rId350" w:history="1">
        <w:r w:rsidR="002D1594" w:rsidRPr="0077669C">
          <w:rPr>
            <w:rStyle w:val="Hyperlink"/>
          </w:rPr>
          <w:t>http://webpy.org/download</w:t>
        </w:r>
      </w:hyperlink>
    </w:p>
    <w:p w14:paraId="02B15108" w14:textId="77777777" w:rsidR="002D1594" w:rsidRDefault="008B67DE"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8B67DE" w:rsidP="000E5536">
      <w:pPr>
        <w:pStyle w:val="ListBullet"/>
      </w:pPr>
      <w:hyperlink r:id="rId352" w:history="1">
        <w:r w:rsidR="002D1594" w:rsidRPr="0077669C">
          <w:rPr>
            <w:rStyle w:val="Hyperlink"/>
          </w:rPr>
          <w:t>http://webpy.org/docs/0.3/tutorial</w:t>
        </w:r>
      </w:hyperlink>
    </w:p>
    <w:p w14:paraId="3154A27E" w14:textId="77777777" w:rsidR="002D1594" w:rsidRDefault="008B67DE"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8B67DE"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8B67DE" w:rsidP="000E5536">
      <w:pPr>
        <w:pStyle w:val="BodyText"/>
      </w:pPr>
      <w:hyperlink r:id="rId365" w:history="1">
        <w:r w:rsidR="002D1594" w:rsidRPr="0077669C">
          <w:rPr>
            <w:rStyle w:val="Hyperlink"/>
          </w:rPr>
          <w:t>http://...api/person-by-id/1/pets</w:t>
        </w:r>
      </w:hyperlink>
    </w:p>
    <w:p w14:paraId="0C90C611" w14:textId="77777777" w:rsidR="002D1594" w:rsidRDefault="008B67DE" w:rsidP="000E5536">
      <w:pPr>
        <w:pStyle w:val="BodyText"/>
      </w:pPr>
      <w:hyperlink r:id="rId366" w:history="1">
        <w:r w:rsidR="002D1594" w:rsidRPr="0077669C">
          <w:rPr>
            <w:rStyle w:val="Hyperlink"/>
          </w:rPr>
          <w:t>http://...api/person-by-id/1/pets.json</w:t>
        </w:r>
      </w:hyperlink>
    </w:p>
    <w:p w14:paraId="290B2B2E" w14:textId="77777777" w:rsidR="002D1594" w:rsidRDefault="008B67DE" w:rsidP="000E5536">
      <w:pPr>
        <w:pStyle w:val="BodyText"/>
      </w:pPr>
      <w:hyperlink r:id="rId367" w:history="1">
        <w:r w:rsidR="002D1594" w:rsidRPr="0077669C">
          <w:rPr>
            <w:rStyle w:val="Hyperlink"/>
          </w:rPr>
          <w:t>http://...api/person-by-id/1/pets.xml</w:t>
        </w:r>
      </w:hyperlink>
    </w:p>
    <w:p w14:paraId="2C84559C" w14:textId="77777777" w:rsidR="002D1594" w:rsidRDefault="008B67DE" w:rsidP="000E5536">
      <w:pPr>
        <w:pStyle w:val="BodyText"/>
      </w:pPr>
      <w:hyperlink r:id="rId368" w:history="1">
        <w:r w:rsidR="002D1594" w:rsidRPr="0077669C">
          <w:rPr>
            <w:rStyle w:val="Hyperlink"/>
          </w:rPr>
          <w:t>http://...api/person-by-id/1/pet/Snoopy/info.json</w:t>
        </w:r>
      </w:hyperlink>
    </w:p>
    <w:p w14:paraId="6BD5099A" w14:textId="77777777" w:rsidR="002D1594" w:rsidRDefault="008B67DE"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8B67DE"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8B67DE"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8B67DE"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8B67DE"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8B67DE"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8B67DE"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8B67DE"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8B67DE"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8B67DE"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8B67DE"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8B67DE"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8B67DE"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8B67DE"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8B67DE"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8B67DE"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8B67DE" w:rsidP="000E5536">
      <w:pPr>
        <w:pStyle w:val="BodyText2"/>
      </w:pPr>
      <w:hyperlink r:id="rId405" w:history="1">
        <w:r w:rsidR="00EB5668">
          <w:rPr>
            <w:rStyle w:val="Hyperlink"/>
          </w:rPr>
          <w:t>http://h03-dev-vm7/cgi-bin/eSpecies/species/map/17975</w:t>
        </w:r>
      </w:hyperlink>
    </w:p>
    <w:p w14:paraId="3F75FC9A" w14:textId="77777777" w:rsidR="00EB5668" w:rsidRDefault="008B67DE" w:rsidP="000E5536">
      <w:pPr>
        <w:pStyle w:val="BodyText2"/>
      </w:pPr>
      <w:hyperlink r:id="rId406" w:history="1">
        <w:r w:rsidR="00EB5668">
          <w:rPr>
            <w:rStyle w:val="Hyperlink"/>
          </w:rPr>
          <w:t>http://h03-dev-vm7/cgi-bin/eSpecies/species/xyz/17975</w:t>
        </w:r>
      </w:hyperlink>
    </w:p>
    <w:p w14:paraId="2C6863D5" w14:textId="77777777" w:rsidR="00EB5668" w:rsidRDefault="008B67DE" w:rsidP="000E5536">
      <w:pPr>
        <w:pStyle w:val="BodyText2"/>
      </w:pPr>
      <w:hyperlink r:id="rId407" w:history="1">
        <w:r w:rsidR="00EB5668">
          <w:rPr>
            <w:rStyle w:val="Hyperlink"/>
          </w:rPr>
          <w:t>http://h03-dev-vm7/cgi-bin/eSpecies/pa/map/785</w:t>
        </w:r>
      </w:hyperlink>
    </w:p>
    <w:p w14:paraId="3BCAAB96" w14:textId="77777777" w:rsidR="00EB5668" w:rsidRDefault="008B67DE" w:rsidP="000E5536">
      <w:pPr>
        <w:pStyle w:val="BodyText2"/>
      </w:pPr>
      <w:hyperlink r:id="rId408" w:history="1">
        <w:r w:rsidR="00EB5668" w:rsidRPr="00C22EDF">
          <w:rPr>
            <w:rStyle w:val="Hyperlink"/>
          </w:rPr>
          <w:t>http://h03-dev-vm7/cgi-bin/eSpecies/pa/xyz/785</w:t>
        </w:r>
      </w:hyperlink>
    </w:p>
    <w:p w14:paraId="69255EB9" w14:textId="77777777" w:rsidR="00EB5668" w:rsidRDefault="008B67DE" w:rsidP="000E5536">
      <w:pPr>
        <w:pStyle w:val="BodyText2"/>
      </w:pPr>
      <w:hyperlink r:id="rId409" w:history="1">
        <w:r w:rsidR="00EB5668">
          <w:rPr>
            <w:rStyle w:val="Hyperlink"/>
          </w:rPr>
          <w:t>http://h03-dev-vm7/cgi-bin/eSpecies/pa/speciescount/785</w:t>
        </w:r>
      </w:hyperlink>
    </w:p>
    <w:p w14:paraId="59AFD91D" w14:textId="77777777" w:rsidR="00EB5668" w:rsidRDefault="008B67DE"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8B67DE" w:rsidP="000E5536">
      <w:pPr>
        <w:pStyle w:val="BodyText2"/>
      </w:pPr>
      <w:hyperlink r:id="rId411" w:history="1">
        <w:r w:rsidR="00A86F21">
          <w:rPr>
            <w:rStyle w:val="Hyperlink"/>
          </w:rPr>
          <w:t>http://h03-dev-vm7/cgi-bin/eSpecies/richness/map/aves</w:t>
        </w:r>
      </w:hyperlink>
    </w:p>
    <w:p w14:paraId="2617BC80" w14:textId="77777777" w:rsidR="00D22686" w:rsidRDefault="008B67DE" w:rsidP="000E5536">
      <w:pPr>
        <w:pStyle w:val="BodyText2"/>
      </w:pPr>
      <w:hyperlink r:id="rId412" w:history="1">
        <w:r w:rsidR="00D22686">
          <w:rPr>
            <w:rStyle w:val="Hyperlink"/>
          </w:rPr>
          <w:t>http://h03-dev-vm7/cgi-bin/eSpecies/richness/xyz/aves</w:t>
        </w:r>
      </w:hyperlink>
    </w:p>
    <w:p w14:paraId="77A74F9E" w14:textId="77777777" w:rsidR="00B77447" w:rsidRDefault="008B67DE"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8B67DE" w:rsidP="000E5536">
      <w:pPr>
        <w:pStyle w:val="BodyText2"/>
      </w:pPr>
      <w:hyperlink r:id="rId414" w:history="1">
        <w:r w:rsidR="00B77447">
          <w:rPr>
            <w:rStyle w:val="Hyperlink"/>
          </w:rPr>
          <w:t>http://h03-dev-vm7/cgi-bin/eSpecies/bbox/25728,16008,27776,17032/pa/map/785</w:t>
        </w:r>
      </w:hyperlink>
    </w:p>
    <w:p w14:paraId="4E0EF125" w14:textId="77777777" w:rsidR="00B77447" w:rsidRDefault="008B67DE"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8B67DE"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8B67DE"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8B67DE" w:rsidP="000E5536">
      <w:pPr>
        <w:pStyle w:val="BodyText2"/>
      </w:pPr>
      <w:hyperlink r:id="rId418" w:history="1">
        <w:r w:rsidR="00AE0ABD">
          <w:rPr>
            <w:rStyle w:val="Hyperlink"/>
          </w:rPr>
          <w:t>http://h03-dev-vm7/cgi-bin/eSpecies/bbox/25728,16008,27776,17032/pacount</w:t>
        </w:r>
      </w:hyperlink>
    </w:p>
    <w:p w14:paraId="31698262" w14:textId="77777777" w:rsidR="00AE0ABD" w:rsidRDefault="008B67DE" w:rsidP="000E5536">
      <w:pPr>
        <w:pStyle w:val="BodyText2"/>
      </w:pPr>
      <w:hyperlink r:id="rId419" w:history="1">
        <w:r w:rsidR="00AE0ABD">
          <w:rPr>
            <w:rStyle w:val="Hyperlink"/>
          </w:rPr>
          <w:t>http://h03-dev-vm7/cgi-bin/eSpecies/bbox/25728,16008,27776,17032/palist</w:t>
        </w:r>
      </w:hyperlink>
    </w:p>
    <w:p w14:paraId="37BBA64B" w14:textId="77777777" w:rsidR="00770EB7" w:rsidRDefault="008B67DE"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8B67DE"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8B67DE"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8B67DE" w:rsidP="000E5536">
      <w:pPr>
        <w:pStyle w:val="BodyText2"/>
      </w:pPr>
      <w:hyperlink r:id="rId423" w:history="1">
        <w:r w:rsidR="00242F4A">
          <w:rPr>
            <w:rStyle w:val="Hyperlink"/>
          </w:rPr>
          <w:t>http://h03-dev-vm7/cgi-bin/eSpecies/quadkey/132320323113002/palist</w:t>
        </w:r>
      </w:hyperlink>
    </w:p>
    <w:p w14:paraId="587A1269" w14:textId="77777777" w:rsidR="00E42111" w:rsidRDefault="008B67DE" w:rsidP="000E5536">
      <w:pPr>
        <w:pStyle w:val="BodyText2"/>
      </w:pPr>
      <w:hyperlink r:id="rId424" w:history="1">
        <w:r w:rsidR="00E42111">
          <w:rPr>
            <w:rStyle w:val="Hyperlink"/>
          </w:rPr>
          <w:t>http://h03-dev-vm7/cgi-bin/eSpecies/quadkeydata/map/1/17975</w:t>
        </w:r>
      </w:hyperlink>
    </w:p>
    <w:p w14:paraId="5E213629" w14:textId="77777777" w:rsidR="00B77447" w:rsidRDefault="008B67DE"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8B67DE"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8B67DE"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8B67DE"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8B67DE"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8B67DE"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8B67DE"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8B67DE"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8B67DE"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8B67DE"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8B67DE" w:rsidP="000E5536">
      <w:pPr>
        <w:pStyle w:val="BodyText2"/>
      </w:pPr>
      <w:hyperlink r:id="rId477" w:history="1">
        <w:r w:rsidR="006126B0">
          <w:rPr>
            <w:rStyle w:val="Hyperlink"/>
          </w:rPr>
          <w:t>http://ajax.googleapis.com/ajax/libs/dojo/1.8.1/dijit//form/Select.js</w:t>
        </w:r>
      </w:hyperlink>
    </w:p>
    <w:p w14:paraId="072F191F" w14:textId="77777777" w:rsidR="006126B0" w:rsidRDefault="008B67DE"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8B67DE"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0E5536">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8B67DE"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lastRenderedPageBreak/>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8B67DE"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8B67DE"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lastRenderedPageBreak/>
        <w:t>Enter u/p</w:t>
      </w:r>
    </w:p>
    <w:p w14:paraId="5E744C4C" w14:textId="77777777" w:rsidR="004B461D" w:rsidRDefault="004B461D" w:rsidP="000E5536">
      <w:pPr>
        <w:pStyle w:val="BodyText2"/>
      </w:pPr>
      <w:r>
        <w:t xml:space="preserve">step2: redirected to </w:t>
      </w:r>
    </w:p>
    <w:p w14:paraId="2E9FDB40" w14:textId="77777777" w:rsidR="004B461D" w:rsidRDefault="008B67DE"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t>step3: validate ticket and get user</w:t>
      </w:r>
    </w:p>
    <w:p w14:paraId="47471C8B" w14:textId="77777777" w:rsidR="004B461D" w:rsidRDefault="008B67DE"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523F26">
      <w:pPr>
        <w:pStyle w:val="BodyText2"/>
      </w:pPr>
      <w:r>
        <w:t xml:space="preserve">Main page is here: </w:t>
      </w:r>
      <w:hyperlink r:id="rId50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4A5484">
      <w:pPr>
        <w:pStyle w:val="BodyText2"/>
      </w:pPr>
      <w:r>
        <w:t>Main page is</w:t>
      </w:r>
      <w:r w:rsidR="004A5484">
        <w:t xml:space="preserve"> here</w:t>
      </w:r>
      <w:r>
        <w:t xml:space="preserve">: </w:t>
      </w:r>
      <w:hyperlink r:id="rId50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8B67DE" w:rsidP="000E5536">
      <w:pPr>
        <w:pStyle w:val="Code"/>
      </w:pPr>
      <w:hyperlink r:id="rId502"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8B67DE" w:rsidP="000E5536">
      <w:pPr>
        <w:pStyle w:val="Code"/>
      </w:pPr>
      <w:hyperlink r:id="rId50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lastRenderedPageBreak/>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8B67DE" w:rsidP="000E5536">
      <w:pPr>
        <w:pStyle w:val="Code"/>
      </w:pPr>
      <w:hyperlink r:id="rId50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8B67DE" w:rsidP="000E5536">
      <w:pPr>
        <w:pStyle w:val="BodyText2"/>
      </w:pPr>
      <w:hyperlink r:id="rId50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8B67DE" w:rsidP="000E5536">
      <w:pPr>
        <w:pStyle w:val="BodyText2"/>
      </w:pPr>
      <w:hyperlink r:id="rId506"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8B67DE" w:rsidP="000E5536">
      <w:pPr>
        <w:pStyle w:val="BodyText2"/>
      </w:pPr>
      <w:hyperlink r:id="rId507"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8B67DE" w:rsidP="000E5536">
      <w:pPr>
        <w:pStyle w:val="BodyText2"/>
      </w:pPr>
      <w:hyperlink r:id="rId508"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8B67DE" w:rsidP="000E5536">
      <w:pPr>
        <w:pStyle w:val="BodyText2"/>
      </w:pPr>
      <w:hyperlink r:id="rId50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10"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8B67DE" w:rsidP="000E5536">
      <w:pPr>
        <w:pStyle w:val="BodyText2"/>
      </w:pPr>
      <w:hyperlink r:id="rId511" w:history="1">
        <w:r w:rsidR="00E0003B" w:rsidRPr="00E0003B">
          <w:rPr>
            <w:rStyle w:val="Hyperlink"/>
          </w:rPr>
          <w:t>Here</w:t>
        </w:r>
      </w:hyperlink>
      <w:r w:rsidR="00E0003B">
        <w:t xml:space="preserve">. </w:t>
      </w:r>
      <w:hyperlink r:id="rId512"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2" w:name="_CORS_1"/>
      <w:bookmarkEnd w:id="112"/>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lastRenderedPageBreak/>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3" w:name="_gdal,_shapely_and"/>
      <w:bookmarkEnd w:id="113"/>
      <w:r>
        <w:t>Issues</w:t>
      </w:r>
    </w:p>
    <w:p w14:paraId="7761F6EB" w14:textId="77777777" w:rsidR="001B30BD" w:rsidRDefault="001B30BD" w:rsidP="001B30BD">
      <w:pPr>
        <w:pStyle w:val="Heading6"/>
      </w:pPr>
      <w:r>
        <w:t>Authorisation</w:t>
      </w:r>
    </w:p>
    <w:p w14:paraId="044A8FA8" w14:textId="77777777" w:rsidR="001B30BD" w:rsidRDefault="001B30BD" w:rsidP="001B30BD">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1B30BD">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4"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5"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lastRenderedPageBreak/>
        <w:t>CORS</w:t>
      </w:r>
    </w:p>
    <w:p w14:paraId="64D36C2D" w14:textId="7B3CA290" w:rsidR="00CF50A0" w:rsidRDefault="00CF50A0" w:rsidP="00CF50A0">
      <w:pPr>
        <w:pStyle w:val="Heading7"/>
      </w:pPr>
      <w:r>
        <w:t>Apache</w:t>
      </w:r>
    </w:p>
    <w:p w14:paraId="4F7C97B0" w14:textId="77777777" w:rsidR="00F267AA" w:rsidRDefault="00F267AA" w:rsidP="00F267AA">
      <w:pPr>
        <w:pStyle w:val="BodyText2"/>
      </w:pPr>
      <w:r>
        <w:t>Normally we would add the following to the httpd.conf file for Apache but that doesn’t exist on Ubuntu</w:t>
      </w:r>
    </w:p>
    <w:p w14:paraId="79D41E84" w14:textId="77777777" w:rsidR="00F267AA" w:rsidRDefault="00F267AA" w:rsidP="00F267AA">
      <w:pPr>
        <w:pStyle w:val="Unix"/>
      </w:pPr>
      <w:r w:rsidRPr="00044DD9">
        <w:t>blishten:/ $ sudo find / -name httpd.conf</w:t>
      </w:r>
    </w:p>
    <w:p w14:paraId="59A39727" w14:textId="77777777" w:rsidR="00F267AA" w:rsidRDefault="00F267AA" w:rsidP="00F267AA">
      <w:pPr>
        <w:pStyle w:val="BodyText2"/>
      </w:pPr>
      <w:r>
        <w:t>This is because, u</w:t>
      </w:r>
      <w:r w:rsidRPr="00044DD9">
        <w:t>nder Ubuntu, httpd.conf is apache2.conf, and it's in /etc/apache2</w:t>
      </w:r>
      <w:r>
        <w:t>. So use vi to add the following:</w:t>
      </w:r>
    </w:p>
    <w:p w14:paraId="73EA8DE7" w14:textId="77777777" w:rsidR="00F267AA" w:rsidRDefault="00F267AA" w:rsidP="00F267AA">
      <w:pPr>
        <w:pStyle w:val="Unix"/>
      </w:pPr>
      <w:r w:rsidRPr="00002BC6">
        <w:t>blishten:/etc/apache2 $ cd /etc/apache2/</w:t>
      </w:r>
    </w:p>
    <w:p w14:paraId="0852D5DA" w14:textId="77777777" w:rsidR="00F267AA" w:rsidRDefault="00F267AA" w:rsidP="00F267AA">
      <w:pPr>
        <w:pStyle w:val="Unix"/>
      </w:pPr>
      <w:r w:rsidRPr="00A33CD4">
        <w:t xml:space="preserve">blishten:/etc/apache2 $ sudo vi apache2.conf                                                                                                                                                                                                                                                                                                                                                   </w:t>
      </w:r>
    </w:p>
    <w:p w14:paraId="6CE2B448" w14:textId="77777777" w:rsidR="00F267AA" w:rsidRDefault="00F267AA" w:rsidP="00F267AA">
      <w:pPr>
        <w:pStyle w:val="Code"/>
      </w:pPr>
      <w:r>
        <w:t>&lt;Directory /&gt;</w:t>
      </w:r>
    </w:p>
    <w:p w14:paraId="502B0ED0" w14:textId="77777777" w:rsidR="00F267AA" w:rsidRDefault="00F267AA" w:rsidP="00F267AA">
      <w:pPr>
        <w:pStyle w:val="Code"/>
      </w:pPr>
      <w:r>
        <w:t xml:space="preserve">        Options FollowSymLinks</w:t>
      </w:r>
    </w:p>
    <w:p w14:paraId="1EE427B1" w14:textId="77777777" w:rsidR="00F267AA" w:rsidRDefault="00F267AA" w:rsidP="00F267AA">
      <w:pPr>
        <w:pStyle w:val="Code"/>
      </w:pPr>
      <w:r>
        <w:t xml:space="preserve">        AllowOverride None</w:t>
      </w:r>
    </w:p>
    <w:p w14:paraId="31D37AE2" w14:textId="77777777" w:rsidR="00F267AA" w:rsidRDefault="00F267AA" w:rsidP="00F267AA">
      <w:pPr>
        <w:pStyle w:val="Code"/>
      </w:pPr>
      <w:r>
        <w:t xml:space="preserve">        Require all denied</w:t>
      </w:r>
    </w:p>
    <w:p w14:paraId="191DF1D1" w14:textId="77777777" w:rsidR="00F267AA" w:rsidRPr="00087A57" w:rsidRDefault="00F267AA" w:rsidP="00F267AA">
      <w:pPr>
        <w:pStyle w:val="Code"/>
        <w:rPr>
          <w:color w:val="FF0000"/>
        </w:rPr>
      </w:pPr>
      <w:r w:rsidRPr="00087A57">
        <w:rPr>
          <w:color w:val="FF0000"/>
        </w:rPr>
        <w:t xml:space="preserve">        Header set Access-Control-Allow-Origin "*"</w:t>
      </w:r>
    </w:p>
    <w:p w14:paraId="2CD29DDE" w14:textId="77777777" w:rsidR="00F267AA" w:rsidRDefault="00F267AA" w:rsidP="00F267AA">
      <w:pPr>
        <w:pStyle w:val="Code"/>
      </w:pPr>
      <w:r>
        <w:t xml:space="preserve">&lt;/Directory&gt; </w:t>
      </w:r>
    </w:p>
    <w:p w14:paraId="26FF174E" w14:textId="77777777" w:rsidR="00F267AA" w:rsidRDefault="00F267AA" w:rsidP="00F267AA">
      <w:pPr>
        <w:pStyle w:val="Code"/>
      </w:pPr>
      <w:r>
        <w:t>..</w:t>
      </w:r>
    </w:p>
    <w:p w14:paraId="232DD405" w14:textId="77777777" w:rsidR="00F267AA" w:rsidRDefault="00F267AA" w:rsidP="00F267AA">
      <w:pPr>
        <w:pStyle w:val="Code"/>
      </w:pPr>
      <w:r>
        <w:t>&lt;Directory /var/www/&gt;</w:t>
      </w:r>
    </w:p>
    <w:p w14:paraId="302B7EA3" w14:textId="77777777" w:rsidR="00F267AA" w:rsidRDefault="00F267AA" w:rsidP="00F267AA">
      <w:pPr>
        <w:pStyle w:val="Code"/>
      </w:pPr>
      <w:r>
        <w:t xml:space="preserve">        </w:t>
      </w:r>
      <w:r w:rsidRPr="00044DD9">
        <w:rPr>
          <w:color w:val="FF0000"/>
        </w:rPr>
        <w:t>Header set Access-Control-Allow-Origin "*"</w:t>
      </w:r>
    </w:p>
    <w:p w14:paraId="0FA5FD3F" w14:textId="77777777" w:rsidR="00F267AA" w:rsidRDefault="00F267AA" w:rsidP="00F267AA">
      <w:pPr>
        <w:pStyle w:val="Code"/>
      </w:pPr>
      <w:r>
        <w:t xml:space="preserve">        Options Indexes FollowSymLinks</w:t>
      </w:r>
    </w:p>
    <w:p w14:paraId="6DF11F0B" w14:textId="77777777" w:rsidR="00F267AA" w:rsidRDefault="00F267AA" w:rsidP="00F267AA">
      <w:pPr>
        <w:pStyle w:val="Code"/>
      </w:pPr>
      <w:r>
        <w:t xml:space="preserve">        AllowOverride None</w:t>
      </w:r>
    </w:p>
    <w:p w14:paraId="5640DBEF" w14:textId="77777777" w:rsidR="00F267AA" w:rsidRDefault="00F267AA" w:rsidP="00F267AA">
      <w:pPr>
        <w:pStyle w:val="Code"/>
      </w:pPr>
      <w:r>
        <w:t xml:space="preserve">        Require all granted</w:t>
      </w:r>
    </w:p>
    <w:p w14:paraId="1142523E" w14:textId="77777777" w:rsidR="00F267AA" w:rsidRDefault="00F267AA" w:rsidP="00F267AA">
      <w:pPr>
        <w:pStyle w:val="Code"/>
      </w:pPr>
      <w:r>
        <w:t>&lt;/Directory&gt;</w:t>
      </w:r>
    </w:p>
    <w:p w14:paraId="3859D603" w14:textId="77777777" w:rsidR="00F267AA" w:rsidRDefault="00F267AA" w:rsidP="00F267AA">
      <w:pPr>
        <w:pStyle w:val="BodyText2"/>
      </w:pPr>
      <w:r>
        <w:t>Then ESC, : x RETURN. Then:</w:t>
      </w:r>
    </w:p>
    <w:p w14:paraId="6974017C" w14:textId="77777777" w:rsidR="00F267AA" w:rsidRDefault="00F267AA" w:rsidP="00F267AA">
      <w:pPr>
        <w:pStyle w:val="Unix"/>
      </w:pPr>
      <w:r w:rsidRPr="00034455">
        <w:t>blishten:/etc/apache2 $ sudo a2enmod headers</w:t>
      </w:r>
    </w:p>
    <w:p w14:paraId="2269EE6E" w14:textId="77777777" w:rsidR="00F267AA" w:rsidRDefault="00F267AA" w:rsidP="00F267AA">
      <w:pPr>
        <w:pStyle w:val="Unix"/>
      </w:pPr>
      <w:r>
        <w:t>Enabling module headers.</w:t>
      </w:r>
    </w:p>
    <w:p w14:paraId="54ECB984" w14:textId="77777777" w:rsidR="00F267AA" w:rsidRDefault="00F267AA" w:rsidP="00F267AA">
      <w:pPr>
        <w:pStyle w:val="Unix"/>
      </w:pPr>
      <w:r>
        <w:t>To activate the new configuration, you need to run:</w:t>
      </w:r>
    </w:p>
    <w:p w14:paraId="1895E8B4" w14:textId="77777777" w:rsidR="00F267AA" w:rsidRDefault="00F267AA" w:rsidP="00F267AA">
      <w:pPr>
        <w:pStyle w:val="Unix"/>
      </w:pPr>
      <w:r>
        <w:t xml:space="preserve">  service apache2 restart</w:t>
      </w:r>
    </w:p>
    <w:p w14:paraId="4A0CFC82" w14:textId="77777777" w:rsidR="00F267AA" w:rsidRDefault="00F267AA" w:rsidP="00F267AA">
      <w:pPr>
        <w:pStyle w:val="Unix"/>
      </w:pPr>
      <w:r>
        <w:t>blishten:/etc/apache2 $ service apache2 restart</w:t>
      </w:r>
    </w:p>
    <w:p w14:paraId="6F3FED20" w14:textId="77777777" w:rsidR="00F267AA" w:rsidRDefault="00F267AA" w:rsidP="00F267AA">
      <w:pPr>
        <w:pStyle w:val="Unix"/>
      </w:pPr>
      <w:r>
        <w:t xml:space="preserve"> * Restarting web server apache2</w:t>
      </w:r>
    </w:p>
    <w:p w14:paraId="0278E608" w14:textId="77777777" w:rsidR="00F267AA" w:rsidRDefault="00F267AA" w:rsidP="00F267AA">
      <w:pPr>
        <w:pStyle w:val="Unix"/>
      </w:pPr>
      <w:r>
        <w:t xml:space="preserve">   ...done.</w:t>
      </w:r>
    </w:p>
    <w:p w14:paraId="731D68B1" w14:textId="77777777" w:rsidR="00F267AA" w:rsidRDefault="00F267AA" w:rsidP="00F267AA">
      <w:pPr>
        <w:pStyle w:val="Unix"/>
      </w:pPr>
      <w:r>
        <w:t>blishten:/etc/apache2 $ apachectl -t</w:t>
      </w:r>
    </w:p>
    <w:p w14:paraId="4A463973" w14:textId="77777777" w:rsidR="00F267AA" w:rsidRDefault="00F267AA" w:rsidP="00F267AA">
      <w:pPr>
        <w:pStyle w:val="Unix"/>
      </w:pPr>
      <w:r w:rsidRPr="00034455">
        <w:t>Syntax OK</w:t>
      </w:r>
    </w:p>
    <w:p w14:paraId="0316D7F5" w14:textId="77777777" w:rsidR="00F267AA" w:rsidRPr="00044DD9" w:rsidRDefault="00F267AA" w:rsidP="00F267AA">
      <w:pPr>
        <w:pStyle w:val="BodyText2"/>
      </w:pPr>
      <w:r>
        <w:t xml:space="preserve">CORS is now working on </w:t>
      </w:r>
      <w:hyperlink r:id="rId516"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4" w:name="_Jetty"/>
      <w:bookmarkEnd w:id="114"/>
      <w:r>
        <w:t>Jetty</w:t>
      </w:r>
    </w:p>
    <w:p w14:paraId="062DA4B5" w14:textId="0E950098" w:rsidR="005E3C3C" w:rsidRDefault="005E3C3C" w:rsidP="005E3C3C">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17"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8"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5E3C3C">
      <w:pPr>
        <w:pStyle w:val="Unix"/>
      </w:pPr>
      <w:r>
        <w:t>blishten:/usr/share/geoserver/lib $ sudo cp /usr/share/jetty/lib/jetty-util.jar /usr/share/geoserver/webapps/geoserver/WEB-INF/lib</w:t>
      </w:r>
    </w:p>
    <w:p w14:paraId="60CC4A33" w14:textId="77777777" w:rsidR="005E3C3C" w:rsidRDefault="005E3C3C" w:rsidP="005E3C3C">
      <w:pPr>
        <w:pStyle w:val="Unix"/>
      </w:pPr>
      <w:r>
        <w:t>blishten:/usr/share/geoserver/lib $ sudo cp /home/ubuntu/workspace/jetty-servlets.jar /usr/share/geoserver/webapps/geoserver/WEB-INF/lib</w:t>
      </w:r>
    </w:p>
    <w:p w14:paraId="5F2CAAAB" w14:textId="12591D9D" w:rsidR="005E3C3C" w:rsidRPr="005E3C3C" w:rsidRDefault="008162ED" w:rsidP="008162ED">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20" w:history="1">
        <w:r w:rsidRPr="00A1250A">
          <w:rPr>
            <w:rStyle w:val="Hyperlink"/>
          </w:rPr>
          <w:t>thread</w:t>
        </w:r>
      </w:hyperlink>
      <w:r>
        <w:t xml:space="preserve"> about it which I posted in.</w:t>
      </w:r>
      <w:r w:rsidR="009B2832">
        <w:t xml:space="preserve"> The other workspaces migrated with no problem.</w:t>
      </w:r>
    </w:p>
    <w:p w14:paraId="1A98D13C" w14:textId="6626BAA1" w:rsidR="00C97C55" w:rsidRDefault="00C97C55" w:rsidP="00C97C55">
      <w:pPr>
        <w:pStyle w:val="Heading6"/>
      </w:pPr>
      <w:r>
        <w:t>Services stopping</w:t>
      </w:r>
    </w:p>
    <w:p w14:paraId="76D294DE" w14:textId="16A2EAE5" w:rsidR="00C97C55" w:rsidRPr="00C97C55" w:rsidRDefault="00C97C55" w:rsidP="00C97C55">
      <w:pPr>
        <w:pStyle w:val="BodyText2"/>
      </w:pPr>
      <w:r>
        <w:t xml:space="preserve">Quite often services will stop with no warning. </w:t>
      </w:r>
      <w:r w:rsidR="009F75F5">
        <w:t>This is because the Premium account only allows for 3 Hote Workspaces and i</w:t>
      </w:r>
      <w:r w:rsidR="009F75F5" w:rsidRPr="009F75F5">
        <w:t>f you use more than three workspaces on premium then it only keeps the most recent 3 running.</w:t>
      </w:r>
      <w:r w:rsidR="009F75F5">
        <w:t xml:space="preserve"> </w:t>
      </w:r>
    </w:p>
    <w:p w14:paraId="23276894" w14:textId="260CA40B" w:rsidR="00613331" w:rsidRDefault="00613331" w:rsidP="00613331">
      <w:pPr>
        <w:pStyle w:val="Heading5"/>
      </w:pPr>
      <w:r>
        <w:t>Run Configurations</w:t>
      </w:r>
    </w:p>
    <w:p w14:paraId="3F0C906A" w14:textId="77777777" w:rsidR="00FB1717" w:rsidRDefault="00FB1717" w:rsidP="00707EC4">
      <w:pPr>
        <w:pStyle w:val="BodyText2"/>
      </w:pPr>
      <w:r>
        <w:t>To create a new Run Configuration:</w:t>
      </w:r>
    </w:p>
    <w:p w14:paraId="5E569A74" w14:textId="77777777" w:rsidR="00FB1717" w:rsidRDefault="00FB1717" w:rsidP="00FB1717">
      <w:pPr>
        <w:pStyle w:val="ListBullet2"/>
      </w:pPr>
      <w:r>
        <w:t xml:space="preserve">Click on the + sign in the lower panel </w:t>
      </w:r>
    </w:p>
    <w:p w14:paraId="4DFE0C91" w14:textId="7829BDF7" w:rsidR="00707EC4" w:rsidRDefault="00FB1717" w:rsidP="00FB1717">
      <w:pPr>
        <w:pStyle w:val="ListBullet2"/>
      </w:pPr>
      <w:r>
        <w:t>Select New Run Configuration</w:t>
      </w:r>
    </w:p>
    <w:p w14:paraId="74699DDF" w14:textId="1A01F150" w:rsidR="00FB1717" w:rsidRDefault="00FB1717" w:rsidP="00FB1717">
      <w:pPr>
        <w:pStyle w:val="ListBullet2"/>
      </w:pPr>
      <w:r>
        <w:t>Click on Runner: Auto and select New Runner</w:t>
      </w:r>
    </w:p>
    <w:p w14:paraId="57934362" w14:textId="5984312D" w:rsidR="00CD3CC9" w:rsidRPr="00707EC4" w:rsidRDefault="00CD3CC9" w:rsidP="00FB1717">
      <w:pPr>
        <w:pStyle w:val="ListBullet2"/>
      </w:pPr>
      <w:r>
        <w:t>Create the file and save it with a .run extension</w:t>
      </w:r>
    </w:p>
    <w:p w14:paraId="23392573" w14:textId="53479F7A" w:rsidR="00562214" w:rsidRDefault="00562214" w:rsidP="00562214">
      <w:pPr>
        <w:pStyle w:val="Heading6"/>
      </w:pPr>
      <w:r>
        <w:t>GeoServer</w:t>
      </w:r>
    </w:p>
    <w:p w14:paraId="13F320B2" w14:textId="046EA193" w:rsidR="00562214" w:rsidRPr="00562214" w:rsidRDefault="00562214" w:rsidP="00562214">
      <w:pPr>
        <w:pStyle w:val="Code"/>
      </w:pPr>
      <w:r w:rsidRPr="00562214">
        <w:t>{</w:t>
      </w:r>
    </w:p>
    <w:p w14:paraId="58C55B04" w14:textId="77777777" w:rsidR="00562214" w:rsidRPr="00562214" w:rsidRDefault="00562214" w:rsidP="00562214">
      <w:pPr>
        <w:pStyle w:val="Code"/>
      </w:pPr>
      <w:r w:rsidRPr="00562214">
        <w:t xml:space="preserve">    "script" : ["cd /usr/share/geoserver/bin","sudo sh startup.sh"],</w:t>
      </w:r>
    </w:p>
    <w:p w14:paraId="3D43E57C" w14:textId="77777777" w:rsidR="00562214" w:rsidRPr="00562214" w:rsidRDefault="00562214" w:rsidP="00562214">
      <w:pPr>
        <w:pStyle w:val="Code"/>
      </w:pPr>
      <w:r w:rsidRPr="00562214">
        <w:t xml:space="preserve">    "info" : "Starting Geoserver 2.11.0 at \\033[01;34m$url:8081/geoserver/web/?0\\033[00m"</w:t>
      </w:r>
    </w:p>
    <w:p w14:paraId="32BE36A0" w14:textId="77777777" w:rsidR="00562214" w:rsidRPr="00562214" w:rsidRDefault="00562214" w:rsidP="00562214">
      <w:pPr>
        <w:pStyle w:val="Code"/>
      </w:pPr>
      <w:r w:rsidRPr="00562214">
        <w:t>}</w:t>
      </w:r>
    </w:p>
    <w:p w14:paraId="7B24048B" w14:textId="77777777" w:rsidR="00562214" w:rsidRPr="00562214" w:rsidRDefault="00562214" w:rsidP="00562214">
      <w:pPr>
        <w:pStyle w:val="Heading6"/>
      </w:pPr>
      <w:r w:rsidRPr="00562214">
        <w:t>Google App Engine Development Server</w:t>
      </w:r>
    </w:p>
    <w:p w14:paraId="3A64B7F8" w14:textId="77777777" w:rsidR="00562214" w:rsidRPr="00562214" w:rsidRDefault="00562214" w:rsidP="00562214">
      <w:pPr>
        <w:pStyle w:val="Code"/>
      </w:pPr>
      <w:r w:rsidRPr="00562214">
        <w:t>{</w:t>
      </w:r>
    </w:p>
    <w:p w14:paraId="26444544" w14:textId="77777777" w:rsidR="00562214" w:rsidRPr="00562214" w:rsidRDefault="00562214" w:rsidP="00562214">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562214">
      <w:pPr>
        <w:pStyle w:val="Code"/>
      </w:pPr>
      <w:r w:rsidRPr="00562214">
        <w:t xml:space="preserve">    "info" : "dev_appserver now running geeImageServer at \\033[01;34m$url:8081/getCartTree\\033[00m"</w:t>
      </w:r>
    </w:p>
    <w:p w14:paraId="4E8184ED" w14:textId="77777777" w:rsidR="00562214" w:rsidRPr="00562214" w:rsidRDefault="00562214" w:rsidP="00562214">
      <w:pPr>
        <w:pStyle w:val="Code"/>
      </w:pPr>
      <w:r w:rsidRPr="00562214">
        <w:t>}</w:t>
      </w:r>
    </w:p>
    <w:p w14:paraId="6A083B16" w14:textId="77777777" w:rsidR="00562214" w:rsidRPr="00562214" w:rsidRDefault="00562214" w:rsidP="00562214">
      <w:pPr>
        <w:pStyle w:val="Heading6"/>
      </w:pPr>
      <w:r w:rsidRPr="00562214">
        <w:t>PostGresql</w:t>
      </w:r>
    </w:p>
    <w:p w14:paraId="32E02F43" w14:textId="77777777" w:rsidR="00562214" w:rsidRPr="00562214" w:rsidRDefault="00562214" w:rsidP="00562214">
      <w:pPr>
        <w:pStyle w:val="Code"/>
      </w:pPr>
      <w:r w:rsidRPr="00562214">
        <w:t>{</w:t>
      </w:r>
    </w:p>
    <w:p w14:paraId="5BD529D3" w14:textId="77777777" w:rsidR="00562214" w:rsidRPr="00562214" w:rsidRDefault="00562214" w:rsidP="00562214">
      <w:pPr>
        <w:pStyle w:val="Code"/>
      </w:pPr>
      <w:r w:rsidRPr="00562214">
        <w:t xml:space="preserve">    "script" : ["sudo service postgresql start"],</w:t>
      </w:r>
    </w:p>
    <w:p w14:paraId="2665C92D" w14:textId="77777777" w:rsidR="00562214" w:rsidRPr="00562214" w:rsidRDefault="00562214" w:rsidP="00562214">
      <w:pPr>
        <w:pStyle w:val="Code"/>
      </w:pPr>
      <w:r w:rsidRPr="00562214">
        <w:t xml:space="preserve">    "info" : "Starting Postgresql 9.3"</w:t>
      </w:r>
    </w:p>
    <w:p w14:paraId="1BF82D47" w14:textId="77777777" w:rsidR="00562214" w:rsidRPr="00562214" w:rsidRDefault="00562214" w:rsidP="00562214">
      <w:pPr>
        <w:pStyle w:val="Code"/>
      </w:pPr>
      <w:r w:rsidRPr="00562214">
        <w:t>}</w:t>
      </w:r>
    </w:p>
    <w:p w14:paraId="2B4DFBB7" w14:textId="77777777" w:rsidR="00562214" w:rsidRPr="00562214" w:rsidRDefault="00562214" w:rsidP="00562214">
      <w:pPr>
        <w:pStyle w:val="Heading6"/>
      </w:pPr>
      <w:r w:rsidRPr="00562214">
        <w:t>TensorBoard</w:t>
      </w:r>
    </w:p>
    <w:p w14:paraId="38A4E6F9" w14:textId="1E1D91B1" w:rsidR="009D22CE" w:rsidRDefault="009D22CE" w:rsidP="009D22CE">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562214">
      <w:pPr>
        <w:pStyle w:val="Code"/>
      </w:pPr>
      <w:r w:rsidRPr="00562214">
        <w:t>{</w:t>
      </w:r>
    </w:p>
    <w:p w14:paraId="2B90CE09" w14:textId="3E20C4B6" w:rsidR="00562214" w:rsidRPr="00562214" w:rsidRDefault="00562214" w:rsidP="00562214">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562214">
      <w:pPr>
        <w:pStyle w:val="Code"/>
      </w:pPr>
      <w:r w:rsidRPr="00562214">
        <w:t xml:space="preserve">    "info" : "TensorBoard now running at \\033[01;34m$url:8081\\033[00m"</w:t>
      </w:r>
    </w:p>
    <w:p w14:paraId="475C32DE" w14:textId="2CF5DC99" w:rsidR="004011E3" w:rsidRDefault="00562214" w:rsidP="00562214">
      <w:pPr>
        <w:pStyle w:val="Code"/>
      </w:pPr>
      <w:r w:rsidRPr="00562214">
        <w:lastRenderedPageBreak/>
        <w:t>}</w:t>
      </w:r>
    </w:p>
    <w:p w14:paraId="6F1CA88E" w14:textId="5924F7C9" w:rsidR="009D22CE" w:rsidRDefault="00760905" w:rsidP="009D22CE">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9D22CE">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D73BF9">
      <w:pPr>
        <w:pStyle w:val="Code"/>
      </w:pPr>
      <w:r>
        <w:t>{</w:t>
      </w:r>
    </w:p>
    <w:p w14:paraId="7DC66AD2" w14:textId="77777777" w:rsidR="00D73BF9" w:rsidRDefault="00D73BF9" w:rsidP="00D73BF9">
      <w:pPr>
        <w:pStyle w:val="Code"/>
      </w:pPr>
      <w:r>
        <w:t xml:space="preserve">    "script" : ["/home/ubuntu/anaconda2/bin/tensorboard --logdir /home/ubuntu/workspace/logs --port 8081"],</w:t>
      </w:r>
    </w:p>
    <w:p w14:paraId="3FFCF0D3" w14:textId="77777777" w:rsidR="00D73BF9" w:rsidRDefault="00D73BF9" w:rsidP="00D73BF9">
      <w:pPr>
        <w:pStyle w:val="Code"/>
      </w:pPr>
      <w:r>
        <w:t xml:space="preserve">    "info" : "TensorBoard now running at \\033[01;34m$url:8081\\033[00m"</w:t>
      </w:r>
    </w:p>
    <w:p w14:paraId="6B6205AD" w14:textId="65AFB647" w:rsidR="00D73BF9" w:rsidRDefault="00D73BF9" w:rsidP="00D73BF9">
      <w:pPr>
        <w:pStyle w:val="Code"/>
      </w:pPr>
      <w:r>
        <w:t>}</w:t>
      </w:r>
    </w:p>
    <w:p w14:paraId="0A84DB9D" w14:textId="386F5C69" w:rsidR="005A0883" w:rsidRDefault="005A0883" w:rsidP="005A0883">
      <w:pPr>
        <w:pStyle w:val="Heading6"/>
      </w:pPr>
      <w:r>
        <w:t>Jupyter Notebooks</w:t>
      </w:r>
    </w:p>
    <w:p w14:paraId="2338FA31" w14:textId="7E13E17A" w:rsidR="005A0883" w:rsidRDefault="005A0883" w:rsidP="005A0883">
      <w:pPr>
        <w:pStyle w:val="BodyText2"/>
      </w:pPr>
      <w:r>
        <w:t xml:space="preserve">By default Jupyter Notebooks run at the </w:t>
      </w:r>
      <w:r w:rsidRPr="005A0883">
        <w:t xml:space="preserve"> </w:t>
      </w:r>
      <w:hyperlink r:id="rId521" w:history="1">
        <w:r w:rsidRPr="006A0A80">
          <w:rPr>
            <w:rStyle w:val="Hyperlink"/>
          </w:rPr>
          <w:t>http://localhost:8888/</w:t>
        </w:r>
      </w:hyperlink>
      <w:r>
        <w:t xml:space="preserve"> url. To run them on 8081:</w:t>
      </w:r>
    </w:p>
    <w:p w14:paraId="5BBE0945" w14:textId="46904B7F" w:rsidR="005A0883" w:rsidRDefault="005A0883" w:rsidP="005A0883">
      <w:pPr>
        <w:pStyle w:val="Unix"/>
      </w:pPr>
      <w:r w:rsidRPr="005A0883">
        <w:t>blishten:~/workspace (master) $ jupyter notebook --port 8081</w:t>
      </w:r>
    </w:p>
    <w:p w14:paraId="28AD154A" w14:textId="7EF60686" w:rsidR="005A0883" w:rsidRDefault="005A0883" w:rsidP="005A0883">
      <w:pPr>
        <w:pStyle w:val="BodyText2"/>
      </w:pPr>
      <w:r>
        <w:t>Similar to the TensorBoard issue you have to put the full path into the Run Configuration:</w:t>
      </w:r>
    </w:p>
    <w:p w14:paraId="177085CA" w14:textId="77777777" w:rsidR="005A0883" w:rsidRDefault="005A0883" w:rsidP="005A0883">
      <w:pPr>
        <w:pStyle w:val="Code"/>
      </w:pPr>
      <w:r>
        <w:t>{</w:t>
      </w:r>
    </w:p>
    <w:p w14:paraId="52C94C1B" w14:textId="7D31CD4E" w:rsidR="005A0883" w:rsidRDefault="005A0883" w:rsidP="005A0883">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5A0883">
      <w:pPr>
        <w:pStyle w:val="Code"/>
      </w:pPr>
      <w:r>
        <w:t xml:space="preserve">    "info" : "Jupyter Notebook now running at the token address below - click on the link to open"</w:t>
      </w:r>
    </w:p>
    <w:p w14:paraId="3F653698" w14:textId="44CB5F54" w:rsidR="005A0883" w:rsidRPr="005A0883" w:rsidRDefault="005A0883" w:rsidP="005A0883">
      <w:pPr>
        <w:pStyle w:val="Code"/>
      </w:pPr>
      <w:r>
        <w:t>}</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93153F">
      <w:pPr>
        <w:pStyle w:val="BodyText2"/>
      </w:pPr>
      <w:r>
        <w:t>From instructions here:</w:t>
      </w:r>
    </w:p>
    <w:p w14:paraId="6072E7AD" w14:textId="77777777" w:rsidR="00362FC9" w:rsidRDefault="00362FC9" w:rsidP="0093153F">
      <w:pPr>
        <w:pStyle w:val="Unix"/>
      </w:pPr>
      <w:r>
        <w:t>blishten:~/workspace (master) $ sudo add-apt-repository ppa:ubuntugis/ppa &amp;&amp; sudo apt-get update</w:t>
      </w:r>
    </w:p>
    <w:p w14:paraId="332EB1FD" w14:textId="77777777" w:rsidR="00362FC9" w:rsidRDefault="00362FC9" w:rsidP="0093153F">
      <w:pPr>
        <w:pStyle w:val="Unix"/>
      </w:pPr>
      <w:r>
        <w:t>blishten:~/workspace (master) $ sudo apt-get install gdal-bin</w:t>
      </w:r>
    </w:p>
    <w:p w14:paraId="216EFE18" w14:textId="77777777" w:rsidR="00362FC9" w:rsidRDefault="00362FC9" w:rsidP="0093153F">
      <w:pPr>
        <w:pStyle w:val="Unix"/>
      </w:pPr>
      <w:r>
        <w:t>blishten:~/workspace (master) $ gdalinfo --version</w:t>
      </w:r>
    </w:p>
    <w:p w14:paraId="3A16A7A0" w14:textId="77777777" w:rsidR="00362FC9" w:rsidRDefault="00362FC9" w:rsidP="0093153F">
      <w:pPr>
        <w:pStyle w:val="Unix"/>
      </w:pPr>
      <w:r>
        <w:t>blishten:~/workspace (master) $ sudo apt-get install libgdal1-dev</w:t>
      </w:r>
    </w:p>
    <w:p w14:paraId="122974DA" w14:textId="77777777" w:rsidR="00362FC9" w:rsidRDefault="00362FC9" w:rsidP="0093153F">
      <w:pPr>
        <w:pStyle w:val="BodyText2"/>
      </w:pPr>
      <w:r>
        <w:t>Python GDAL bindings installed on 9/2/17:</w:t>
      </w:r>
    </w:p>
    <w:p w14:paraId="5B748CDC" w14:textId="77777777" w:rsidR="00362FC9" w:rsidRDefault="00362FC9" w:rsidP="0093153F">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93153F">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93153F">
      <w:pPr>
        <w:pStyle w:val="Unix"/>
      </w:pPr>
      <w:r w:rsidRPr="003C2BED">
        <w:lastRenderedPageBreak/>
        <w:t>cd geeImageServer/</w:t>
      </w:r>
    </w:p>
    <w:p w14:paraId="7BF89B4D" w14:textId="77777777" w:rsidR="00362FC9" w:rsidRPr="0028649D" w:rsidRDefault="00362FC9" w:rsidP="0093153F">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93153F">
      <w:pPr>
        <w:pStyle w:val="BodyText2"/>
      </w:pPr>
      <w:r>
        <w:t>Shapely version 1.5.17 installed on 7/2/17</w:t>
      </w:r>
    </w:p>
    <w:p w14:paraId="112B96CD" w14:textId="77777777" w:rsidR="00362FC9" w:rsidRDefault="00362FC9" w:rsidP="0093153F">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93153F">
      <w:pPr>
        <w:pStyle w:val="BodyText2"/>
      </w:pPr>
      <w:r>
        <w:t>7/2/17 Issues after running this:</w:t>
      </w:r>
    </w:p>
    <w:p w14:paraId="621F1EF4" w14:textId="77777777" w:rsidR="00362FC9" w:rsidRDefault="00362FC9" w:rsidP="0093153F">
      <w:pPr>
        <w:pStyle w:val="Unix"/>
      </w:pPr>
      <w:r>
        <w:t>blishten:~/workspace (master) $ sudo pip install fiona</w:t>
      </w:r>
    </w:p>
    <w:p w14:paraId="5EF3732C" w14:textId="77777777" w:rsidR="00362FC9" w:rsidRDefault="00362FC9" w:rsidP="0093153F">
      <w:pPr>
        <w:pStyle w:val="Unix"/>
      </w:pPr>
      <w:r>
        <w:t>.. then Python then</w:t>
      </w:r>
    </w:p>
    <w:p w14:paraId="3C963FF1" w14:textId="77777777" w:rsidR="00362FC9" w:rsidRDefault="00362FC9" w:rsidP="0093153F">
      <w:pPr>
        <w:pStyle w:val="Unix"/>
      </w:pPr>
      <w:r w:rsidRPr="008D7960">
        <w:t>from six.moves import UserDict</w:t>
      </w:r>
    </w:p>
    <w:p w14:paraId="6B1FDC09" w14:textId="77777777" w:rsidR="00362FC9" w:rsidRDefault="00362FC9" w:rsidP="0093153F">
      <w:pPr>
        <w:pStyle w:val="Unix"/>
      </w:pPr>
      <w:r w:rsidRPr="008D7960">
        <w:t>ImportError: cannot import name UserDict</w:t>
      </w:r>
    </w:p>
    <w:p w14:paraId="40493D28" w14:textId="77777777" w:rsidR="00362FC9" w:rsidRDefault="00362FC9" w:rsidP="0093153F">
      <w:pPr>
        <w:pStyle w:val="BodyText2"/>
      </w:pPr>
      <w:r>
        <w:t xml:space="preserve">Six version 1.5.2 is installed and </w:t>
      </w:r>
      <w:hyperlink r:id="rId522"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93153F">
      <w:pPr>
        <w:pStyle w:val="Unix"/>
      </w:pPr>
      <w:r>
        <w:t>blishten:~/workspace (master) $ sudo pip install 'six==1.7'</w:t>
      </w:r>
    </w:p>
    <w:p w14:paraId="49658404" w14:textId="77777777" w:rsidR="00362FC9" w:rsidRDefault="00362FC9" w:rsidP="0093153F">
      <w:pPr>
        <w:pStyle w:val="Unix"/>
      </w:pPr>
      <w:r>
        <w:t>Downloading/unpacking six==1.7</w:t>
      </w:r>
    </w:p>
    <w:p w14:paraId="56865875" w14:textId="77777777" w:rsidR="00362FC9" w:rsidRDefault="00362FC9" w:rsidP="0093153F">
      <w:pPr>
        <w:pStyle w:val="Unix"/>
      </w:pPr>
      <w:r>
        <w:t xml:space="preserve">  Downloading six-1.7.0-py2.py3-none-any.whl</w:t>
      </w:r>
    </w:p>
    <w:p w14:paraId="7AFC5385" w14:textId="77777777" w:rsidR="00362FC9" w:rsidRDefault="00362FC9" w:rsidP="0093153F">
      <w:pPr>
        <w:pStyle w:val="Unix"/>
      </w:pPr>
      <w:r>
        <w:t>Installing collected packages: six</w:t>
      </w:r>
    </w:p>
    <w:p w14:paraId="3D1D1F69" w14:textId="77777777" w:rsidR="00362FC9" w:rsidRDefault="00362FC9" w:rsidP="0093153F">
      <w:pPr>
        <w:pStyle w:val="Unix"/>
      </w:pPr>
      <w:r>
        <w:t xml:space="preserve">  Found existing installation: six 1.5.2</w:t>
      </w:r>
    </w:p>
    <w:p w14:paraId="214ACFFF" w14:textId="77777777" w:rsidR="00362FC9" w:rsidRDefault="00362FC9" w:rsidP="0093153F">
      <w:pPr>
        <w:pStyle w:val="Unix"/>
      </w:pPr>
      <w:r>
        <w:t xml:space="preserve">    Not uninstalling six at /usr/lib/python2.7/dist-packages, owned by OS</w:t>
      </w:r>
    </w:p>
    <w:p w14:paraId="4E1A1CBD" w14:textId="77777777" w:rsidR="00362FC9" w:rsidRDefault="00362FC9" w:rsidP="0093153F">
      <w:pPr>
        <w:pStyle w:val="Unix"/>
      </w:pPr>
      <w:r>
        <w:t>Successfully installed six</w:t>
      </w:r>
    </w:p>
    <w:p w14:paraId="5ACD53DA" w14:textId="77777777" w:rsidR="00362FC9" w:rsidRDefault="00362FC9" w:rsidP="0093153F">
      <w:pPr>
        <w:pStyle w:val="Unix"/>
      </w:pPr>
      <w:r>
        <w:t>Cleaning up...</w:t>
      </w:r>
    </w:p>
    <w:p w14:paraId="1216C031" w14:textId="77777777" w:rsidR="00362FC9" w:rsidRDefault="00362FC9" w:rsidP="0093153F">
      <w:pPr>
        <w:pStyle w:val="BodyText2"/>
      </w:pPr>
      <w:r>
        <w:t>But:</w:t>
      </w:r>
    </w:p>
    <w:p w14:paraId="0DD7E428" w14:textId="77777777" w:rsidR="00362FC9" w:rsidRDefault="00362FC9" w:rsidP="0093153F">
      <w:pPr>
        <w:pStyle w:val="Unix"/>
      </w:pPr>
      <w:r>
        <w:t xml:space="preserve">blishten:~/workspace (master) $ sudo pip install --upgrade six                                                                                                                                                                                  </w:t>
      </w:r>
    </w:p>
    <w:p w14:paraId="2E588988" w14:textId="77777777" w:rsidR="00362FC9" w:rsidRDefault="00362FC9" w:rsidP="0093153F">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93153F">
      <w:pPr>
        <w:pStyle w:val="Unix"/>
      </w:pPr>
      <w:r>
        <w:t xml:space="preserve">  Downloading six-1.10.0-py2.py3-none-any.whl</w:t>
      </w:r>
    </w:p>
    <w:p w14:paraId="58B0AF4E" w14:textId="77777777" w:rsidR="00362FC9" w:rsidRDefault="00362FC9" w:rsidP="0093153F">
      <w:pPr>
        <w:pStyle w:val="Unix"/>
      </w:pPr>
      <w:r>
        <w:t>Installing collected packages: six</w:t>
      </w:r>
    </w:p>
    <w:p w14:paraId="0D42232C" w14:textId="77777777" w:rsidR="00362FC9" w:rsidRDefault="00362FC9" w:rsidP="0093153F">
      <w:pPr>
        <w:pStyle w:val="Unix"/>
      </w:pPr>
      <w:r>
        <w:t xml:space="preserve">  Found existing installation: six 1.7.0</w:t>
      </w:r>
    </w:p>
    <w:p w14:paraId="3D4C0EAD" w14:textId="77777777" w:rsidR="00362FC9" w:rsidRDefault="00362FC9" w:rsidP="0093153F">
      <w:pPr>
        <w:pStyle w:val="Unix"/>
      </w:pPr>
      <w:r>
        <w:t xml:space="preserve">    Uninstalling six:</w:t>
      </w:r>
    </w:p>
    <w:p w14:paraId="29DBC576" w14:textId="77777777" w:rsidR="00362FC9" w:rsidRDefault="00362FC9" w:rsidP="0093153F">
      <w:pPr>
        <w:pStyle w:val="Unix"/>
      </w:pPr>
      <w:r>
        <w:t xml:space="preserve">      Successfully uninstalled six</w:t>
      </w:r>
    </w:p>
    <w:p w14:paraId="6F3305B3" w14:textId="77777777" w:rsidR="00362FC9" w:rsidRDefault="00362FC9" w:rsidP="0093153F">
      <w:pPr>
        <w:pStyle w:val="Unix"/>
      </w:pPr>
      <w:r>
        <w:t>Successfully installed six</w:t>
      </w:r>
    </w:p>
    <w:p w14:paraId="136E88F5" w14:textId="77777777" w:rsidR="00362FC9" w:rsidRDefault="00362FC9" w:rsidP="0093153F">
      <w:pPr>
        <w:pStyle w:val="Unix"/>
      </w:pPr>
      <w:r>
        <w:t>Cleaning up...</w:t>
      </w:r>
    </w:p>
    <w:p w14:paraId="1288EC42" w14:textId="77777777" w:rsidR="00362FC9" w:rsidRDefault="00362FC9" w:rsidP="0093153F">
      <w:pPr>
        <w:pStyle w:val="Unix"/>
      </w:pPr>
      <w:r>
        <w:t>.. to Python:</w:t>
      </w:r>
    </w:p>
    <w:p w14:paraId="29DC5DDE" w14:textId="77777777" w:rsidR="00362FC9" w:rsidRDefault="00362FC9" w:rsidP="0093153F">
      <w:pPr>
        <w:pStyle w:val="Unix"/>
      </w:pPr>
      <w:r>
        <w:t>&gt;&gt;&gt; import six</w:t>
      </w:r>
    </w:p>
    <w:p w14:paraId="0609E8D7" w14:textId="77777777" w:rsidR="00362FC9" w:rsidRDefault="00362FC9" w:rsidP="0093153F">
      <w:pPr>
        <w:pStyle w:val="Unix"/>
      </w:pPr>
      <w:r>
        <w:t>&gt;&gt;&gt; six.__version__</w:t>
      </w:r>
    </w:p>
    <w:p w14:paraId="453635C1" w14:textId="77777777" w:rsidR="00362FC9" w:rsidRDefault="00362FC9" w:rsidP="0093153F">
      <w:pPr>
        <w:pStyle w:val="Unix"/>
      </w:pPr>
      <w:r>
        <w:t>'1.10.0'</w:t>
      </w:r>
    </w:p>
    <w:p w14:paraId="4BB9090D" w14:textId="77777777" w:rsidR="00362FC9" w:rsidRDefault="00362FC9" w:rsidP="0093153F">
      <w:pPr>
        <w:pStyle w:val="BodyText2"/>
      </w:pPr>
      <w:r>
        <w:t>Fiona now works!!</w:t>
      </w:r>
    </w:p>
    <w:p w14:paraId="149D0CB2" w14:textId="77777777" w:rsidR="00362FC9" w:rsidRDefault="00362FC9" w:rsidP="0093153F">
      <w:pPr>
        <w:pStyle w:val="Heading8"/>
      </w:pPr>
      <w:bookmarkStart w:id="115" w:name="_tilemaker"/>
      <w:bookmarkEnd w:id="115"/>
      <w:r>
        <w:t>tilemaker</w:t>
      </w:r>
    </w:p>
    <w:p w14:paraId="67FCBB63" w14:textId="77777777" w:rsidR="00362FC9" w:rsidRDefault="00362FC9" w:rsidP="0093153F">
      <w:pPr>
        <w:pStyle w:val="BodyText2"/>
      </w:pPr>
      <w:r>
        <w:t xml:space="preserve">From </w:t>
      </w:r>
      <w:hyperlink r:id="rId523" w:history="1">
        <w:r w:rsidRPr="00465836">
          <w:rPr>
            <w:rStyle w:val="Hyperlink"/>
          </w:rPr>
          <w:t>https://github.com/systemed/tilemaker#installing</w:t>
        </w:r>
      </w:hyperlink>
      <w:r>
        <w:t xml:space="preserve"> and </w:t>
      </w:r>
      <w:hyperlink r:id="rId524" w:history="1">
        <w:r w:rsidRPr="00465836">
          <w:rPr>
            <w:rStyle w:val="Hyperlink"/>
          </w:rPr>
          <w:t>http://juniway.blogspot.it/2015/12/install-boost-1590-build-from-source.html</w:t>
        </w:r>
      </w:hyperlink>
    </w:p>
    <w:p w14:paraId="65ADC40B" w14:textId="77777777" w:rsidR="00362FC9" w:rsidRDefault="00362FC9" w:rsidP="0093153F">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93153F">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93153F">
      <w:pPr>
        <w:pStyle w:val="Unix"/>
      </w:pPr>
      <w:r>
        <w:t>blishten:~/workspace (master) $ sudo apt-get update</w:t>
      </w:r>
    </w:p>
    <w:p w14:paraId="6993FA65" w14:textId="77777777" w:rsidR="00362FC9" w:rsidRDefault="00362FC9" w:rsidP="0093153F">
      <w:pPr>
        <w:pStyle w:val="Unix"/>
      </w:pPr>
      <w:r>
        <w:t>blishten:~/workspace (master) $ sudo apt-get install build-essential liblua5.1-0 liblua5.1-0-dev libprotobuf-dev libsqlite3-dev protobuf-compiler shapelib libshp-dev</w:t>
      </w:r>
    </w:p>
    <w:p w14:paraId="6CF9F557" w14:textId="77777777" w:rsidR="00362FC9" w:rsidRDefault="00362FC9" w:rsidP="0093153F">
      <w:pPr>
        <w:pStyle w:val="Unix"/>
      </w:pPr>
      <w:r>
        <w:t>blishten:~/workspace (master) $ wget http://sourceforge.net/projects/boost/files/boost/1.59.0/boost_1_59_0.tar.bz2</w:t>
      </w:r>
    </w:p>
    <w:p w14:paraId="4C460616" w14:textId="77777777" w:rsidR="00362FC9" w:rsidRDefault="00362FC9" w:rsidP="0093153F">
      <w:pPr>
        <w:pStyle w:val="Unix"/>
      </w:pPr>
      <w:r>
        <w:t>blishten:~/workspace (master) $ tar xf boost_1_59_0.tar.bz2</w:t>
      </w:r>
    </w:p>
    <w:p w14:paraId="35646105" w14:textId="77777777" w:rsidR="00362FC9" w:rsidRDefault="00362FC9" w:rsidP="0093153F">
      <w:pPr>
        <w:pStyle w:val="Unix"/>
      </w:pPr>
      <w:r>
        <w:t>blishten:~/workspace (master) $ cd boost_1_59_0</w:t>
      </w:r>
    </w:p>
    <w:p w14:paraId="66EACD4A" w14:textId="77777777" w:rsidR="00362FC9" w:rsidRDefault="00362FC9" w:rsidP="0093153F">
      <w:pPr>
        <w:pStyle w:val="Unix"/>
      </w:pPr>
      <w:r>
        <w:t xml:space="preserve">blishten:~/workspace/boost_1_59_0 (master) $ ./bootstrap.sh --prefix=/usr/local --with-libraries=all --libdir=/usr/local/lib --includedir=/usr/local/include </w:t>
      </w:r>
    </w:p>
    <w:p w14:paraId="58D26CDE" w14:textId="77777777" w:rsidR="00362FC9" w:rsidRDefault="00362FC9" w:rsidP="0093153F">
      <w:pPr>
        <w:pStyle w:val="Unix"/>
      </w:pPr>
      <w:r>
        <w:t>blishten:~/workspace/boost_1_59_0 (master) $ sudo ./b2 install       this takes a while!</w:t>
      </w:r>
    </w:p>
    <w:p w14:paraId="1BA76A73" w14:textId="77777777" w:rsidR="00362FC9" w:rsidRDefault="00362FC9" w:rsidP="0093153F">
      <w:pPr>
        <w:pStyle w:val="Unix"/>
      </w:pPr>
      <w:r>
        <w:t>blishten:~/workspace/boost_1_59_0 (master) $ sudo /bin/bash -c 'echo "/usr/local/lib" &gt; /etc/ld.so.conf.d/boost.conf'</w:t>
      </w:r>
    </w:p>
    <w:p w14:paraId="00AB838A" w14:textId="77777777" w:rsidR="00362FC9" w:rsidRDefault="00362FC9" w:rsidP="0093153F">
      <w:pPr>
        <w:pStyle w:val="Unix"/>
      </w:pPr>
      <w:r>
        <w:t>blishten:~/workspace/boost_1_59_0 (master) $ sudo ldconfig</w:t>
      </w:r>
    </w:p>
    <w:p w14:paraId="4EE1FCBB" w14:textId="77777777" w:rsidR="00362FC9" w:rsidRDefault="00362FC9" w:rsidP="0093153F">
      <w:pPr>
        <w:pStyle w:val="Unix"/>
      </w:pPr>
      <w:r>
        <w:t>blishten:~/workspace/boost_1_59_0 (master) $ cd ..</w:t>
      </w:r>
    </w:p>
    <w:p w14:paraId="4EA9633B" w14:textId="77777777" w:rsidR="00362FC9" w:rsidRDefault="00362FC9" w:rsidP="0093153F">
      <w:pPr>
        <w:pStyle w:val="Unix"/>
      </w:pPr>
      <w:r>
        <w:t>blishten:~/workspace (master) $ git clone https://github.com/systemed/tilemaker.git</w:t>
      </w:r>
    </w:p>
    <w:p w14:paraId="5350B6CF" w14:textId="77777777" w:rsidR="00362FC9" w:rsidRDefault="00362FC9" w:rsidP="0093153F">
      <w:pPr>
        <w:pStyle w:val="Unix"/>
      </w:pPr>
      <w:r>
        <w:t>Cloning into 'tilemaker'...</w:t>
      </w:r>
    </w:p>
    <w:p w14:paraId="5A81FE03" w14:textId="77777777" w:rsidR="00362FC9" w:rsidRDefault="00362FC9" w:rsidP="0093153F">
      <w:pPr>
        <w:pStyle w:val="Unix"/>
      </w:pPr>
      <w:r>
        <w:t>remote: Counting objects: 566, done.</w:t>
      </w:r>
    </w:p>
    <w:p w14:paraId="47FA98A0" w14:textId="77777777" w:rsidR="00362FC9" w:rsidRDefault="00362FC9" w:rsidP="0093153F">
      <w:pPr>
        <w:pStyle w:val="Unix"/>
      </w:pPr>
      <w:r>
        <w:t>remote: Total 566 (delta 0), reused 0 (delta 0), pack-reused 566</w:t>
      </w:r>
    </w:p>
    <w:p w14:paraId="73BDFC4D" w14:textId="77777777" w:rsidR="00362FC9" w:rsidRDefault="00362FC9" w:rsidP="0093153F">
      <w:pPr>
        <w:pStyle w:val="Unix"/>
      </w:pPr>
      <w:r>
        <w:t>Receiving objects: 100% (566/566), 323.32 KiB | 0 bytes/s, done.</w:t>
      </w:r>
    </w:p>
    <w:p w14:paraId="5A850F6E" w14:textId="77777777" w:rsidR="00362FC9" w:rsidRDefault="00362FC9" w:rsidP="0093153F">
      <w:pPr>
        <w:pStyle w:val="Unix"/>
      </w:pPr>
      <w:r>
        <w:t>Resolving deltas: 100% (353/353), done.</w:t>
      </w:r>
    </w:p>
    <w:p w14:paraId="3DADD9BC" w14:textId="77777777" w:rsidR="00362FC9" w:rsidRDefault="00362FC9" w:rsidP="0093153F">
      <w:pPr>
        <w:pStyle w:val="Unix"/>
      </w:pPr>
      <w:r>
        <w:t>blishten:~/workspace (master) $ cd tilemaker/</w:t>
      </w:r>
    </w:p>
    <w:p w14:paraId="5186D4EB" w14:textId="77777777" w:rsidR="00362FC9" w:rsidRDefault="00362FC9" w:rsidP="0093153F">
      <w:pPr>
        <w:pStyle w:val="Unix"/>
      </w:pPr>
      <w:r>
        <w:t>blishten:~/workspace/tilemaker (master) $ make</w:t>
      </w:r>
    </w:p>
    <w:p w14:paraId="3CA30A1F" w14:textId="77777777" w:rsidR="00362FC9" w:rsidRDefault="00362FC9" w:rsidP="0093153F">
      <w:pPr>
        <w:pStyle w:val="Unix"/>
      </w:pPr>
      <w:r>
        <w:lastRenderedPageBreak/>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93153F">
      <w:pPr>
        <w:pStyle w:val="BodyText2"/>
      </w:pPr>
      <w:r>
        <w:t>Doing this:</w:t>
      </w:r>
    </w:p>
    <w:p w14:paraId="095277A6" w14:textId="77777777" w:rsidR="00362FC9" w:rsidRDefault="00362FC9" w:rsidP="0093153F">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93153F">
      <w:pPr>
        <w:pStyle w:val="BodyText2"/>
      </w:pPr>
      <w:r>
        <w:t>Simple Ubuntu zip/unziper:</w:t>
      </w:r>
    </w:p>
    <w:p w14:paraId="7E0AE3A8" w14:textId="77777777" w:rsidR="00362FC9" w:rsidRDefault="00362FC9" w:rsidP="0093153F">
      <w:pPr>
        <w:pStyle w:val="Unix"/>
      </w:pPr>
      <w:r w:rsidRPr="00EA2F07">
        <w:t>sudo apt-get install zip gzip tar</w:t>
      </w:r>
    </w:p>
    <w:p w14:paraId="02CC9C38" w14:textId="77777777" w:rsidR="00362FC9" w:rsidRPr="00EA2F07" w:rsidRDefault="00362FC9" w:rsidP="0093153F">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93153F">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25" w:history="1">
        <w:r w:rsidR="00473D01" w:rsidRPr="00A5061D">
          <w:rPr>
            <w:rStyle w:val="Hyperlink"/>
          </w:rPr>
          <w:t>https://community.c9.io/t/google-app-engine-dev-appserver-py/783</w:t>
        </w:r>
      </w:hyperlink>
      <w:r w:rsidR="00473D01">
        <w:t xml:space="preserve">. </w:t>
      </w:r>
    </w:p>
    <w:p w14:paraId="35D7DF0B" w14:textId="6F096EB8" w:rsidR="0093153F" w:rsidRDefault="0067294D" w:rsidP="0093153F">
      <w:pPr>
        <w:pStyle w:val="BodyText2"/>
      </w:pPr>
      <w:r>
        <w:t>The following line starts the development server and listens on port 8081:</w:t>
      </w:r>
    </w:p>
    <w:p w14:paraId="02259C5B" w14:textId="40BB0FEA" w:rsidR="0067294D" w:rsidRDefault="0067294D" w:rsidP="0067294D">
      <w:pPr>
        <w:pStyle w:val="Unix"/>
      </w:pPr>
      <w:r w:rsidRPr="0067294D">
        <w:t>blishten:~/workspace (master) $ dev_appserver.py --host $IP --port 8081 --admin_host $IP --admin_port 8082 geeImageServer</w:t>
      </w:r>
    </w:p>
    <w:p w14:paraId="635E6A6F" w14:textId="30821053" w:rsidR="0067294D" w:rsidRDefault="0067294D" w:rsidP="0067294D">
      <w:pPr>
        <w:pStyle w:val="BodyText2"/>
      </w:pPr>
      <w:r>
        <w:t xml:space="preserve">You can then request a page </w:t>
      </w:r>
      <w:r w:rsidR="0020762D">
        <w:t>at the following domain</w:t>
      </w:r>
      <w:r>
        <w:t>:</w:t>
      </w:r>
    </w:p>
    <w:p w14:paraId="08B91BCB" w14:textId="4504C928" w:rsidR="0020762D" w:rsidRDefault="008B67DE" w:rsidP="0067294D">
      <w:pPr>
        <w:pStyle w:val="BodyText2"/>
      </w:pPr>
      <w:hyperlink r:id="rId526" w:history="1">
        <w:r w:rsidR="0020762D" w:rsidRPr="00A5061D">
          <w:rPr>
            <w:rStyle w:val="Hyperlink"/>
          </w:rPr>
          <w:t>https://python-blishten.c9users.io:8081</w:t>
        </w:r>
      </w:hyperlink>
      <w:r w:rsidR="0020762D">
        <w:t xml:space="preserve"> </w:t>
      </w:r>
    </w:p>
    <w:p w14:paraId="63A5ED67" w14:textId="448C7A69" w:rsidR="0020762D" w:rsidRDefault="0020762D" w:rsidP="0067294D">
      <w:pPr>
        <w:pStyle w:val="BodyText2"/>
      </w:pPr>
      <w:r>
        <w:t>e.g. to make a specific request to the geeImageServer:</w:t>
      </w:r>
    </w:p>
    <w:p w14:paraId="7BC9B212" w14:textId="48E31AF2" w:rsidR="0067294D" w:rsidRPr="0093153F" w:rsidRDefault="008B67DE" w:rsidP="0067294D">
      <w:pPr>
        <w:pStyle w:val="BodyText2"/>
      </w:pPr>
      <w:hyperlink r:id="rId527"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93153F">
      <w:pPr>
        <w:pStyle w:val="BodyText2"/>
      </w:pPr>
      <w:r>
        <w:t>Deploy apps using:</w:t>
      </w:r>
    </w:p>
    <w:p w14:paraId="22A4989A" w14:textId="6D1A2E3F" w:rsidR="0093153F" w:rsidRDefault="0093153F" w:rsidP="0093153F">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259DE254" w14:textId="134BFC3C" w:rsidR="00C241C5" w:rsidRDefault="00C241C5" w:rsidP="00C241C5">
      <w:pPr>
        <w:pStyle w:val="BodyText2"/>
      </w:pPr>
      <w:r>
        <w:t>Tilemaker on 17/3/17</w:t>
      </w:r>
    </w:p>
    <w:p w14:paraId="2542487C" w14:textId="77777777" w:rsidR="00E76C72" w:rsidRDefault="00E76C72" w:rsidP="00E76C72">
      <w:pPr>
        <w:pStyle w:val="Heading7"/>
      </w:pPr>
      <w:r>
        <w:t>Configuration</w:t>
      </w:r>
    </w:p>
    <w:p w14:paraId="651855FF" w14:textId="6E55713D" w:rsidR="00362FC9" w:rsidRDefault="00362FC9" w:rsidP="00E76C72">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8" w:history="1">
        <w:r w:rsidRPr="007C278D">
          <w:rPr>
            <w:rStyle w:val="Hyperlink"/>
          </w:rPr>
          <w:t>here</w:t>
        </w:r>
      </w:hyperlink>
      <w:r>
        <w:t>):</w:t>
      </w:r>
    </w:p>
    <w:p w14:paraId="417CAC8F" w14:textId="77777777" w:rsidR="000A2397" w:rsidRDefault="000A2397" w:rsidP="000A2397">
      <w:pPr>
        <w:pStyle w:val="Code"/>
      </w:pPr>
      <w:r>
        <w:lastRenderedPageBreak/>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0E245C">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092189">
      <w:pPr>
        <w:pStyle w:val="BodyText2"/>
      </w:pPr>
      <w:r>
        <w:t xml:space="preserve">Navigated to </w:t>
      </w:r>
      <w:hyperlink r:id="rId529"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092189">
      <w:pPr>
        <w:pStyle w:val="Unix"/>
      </w:pPr>
      <w:r w:rsidRPr="00B22680">
        <w:t xml:space="preserve">blishten:~/workspace (master) $ </w:t>
      </w:r>
      <w:r>
        <w:t xml:space="preserve">sudo vi </w:t>
      </w:r>
      <w:r w:rsidRPr="00C307FF">
        <w:t>usr/share/geoserver/start.ini</w:t>
      </w:r>
    </w:p>
    <w:p w14:paraId="2685F2B2" w14:textId="77777777" w:rsidR="00092189" w:rsidRDefault="00092189" w:rsidP="00092189">
      <w:pPr>
        <w:pStyle w:val="Unix"/>
      </w:pPr>
      <w:r>
        <w:t>&lt;changed port to 8081&gt;</w:t>
      </w:r>
    </w:p>
    <w:p w14:paraId="7BBC6543" w14:textId="77777777" w:rsidR="00092189" w:rsidRDefault="00092189" w:rsidP="00092189">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092189">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092189">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092189">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092189">
      <w:pPr>
        <w:pStyle w:val="BodyText2"/>
      </w:pPr>
      <w:r>
        <w:t>Removed unused data layers and workspaces</w:t>
      </w:r>
      <w:r w:rsidR="0006252E">
        <w:t>.</w:t>
      </w:r>
    </w:p>
    <w:p w14:paraId="53BDC4E1" w14:textId="5B248EB4" w:rsidR="00E348C8" w:rsidRDefault="00E348C8" w:rsidP="00E348C8">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1A3AE9D5" w:rsidR="00092189" w:rsidRDefault="00592618" w:rsidP="00092189">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531"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092189">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lastRenderedPageBreak/>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06252E">
      <w:pPr>
        <w:pStyle w:val="ListNumber"/>
        <w:numPr>
          <w:ilvl w:val="0"/>
          <w:numId w:val="43"/>
        </w:numPr>
      </w:pPr>
      <w:r>
        <w:t>Create a database in phpPgAdmin with UTF-8 encoding</w:t>
      </w:r>
    </w:p>
    <w:p w14:paraId="5C770E02" w14:textId="77777777" w:rsidR="00880813" w:rsidRDefault="00880813" w:rsidP="0006252E">
      <w:pPr>
        <w:pStyle w:val="ListNumber"/>
      </w:pPr>
      <w:r w:rsidRPr="003630B2">
        <w:t>Run the sql script database_objects.sql to create the necessary database objects in Postgresql</w:t>
      </w:r>
    </w:p>
    <w:p w14:paraId="5E614781" w14:textId="77777777" w:rsidR="00880813" w:rsidRDefault="00880813" w:rsidP="0006252E">
      <w:pPr>
        <w:pStyle w:val="ListNumber"/>
      </w:pPr>
      <w:r>
        <w:t>Copy the Python REST Server folder into the workspace</w:t>
      </w:r>
    </w:p>
    <w:p w14:paraId="55010577" w14:textId="77777777" w:rsidR="00880813" w:rsidRDefault="00880813" w:rsidP="0006252E">
      <w:pPr>
        <w:pStyle w:val="ListNumber"/>
      </w:pPr>
      <w:r>
        <w:t xml:space="preserve">Create the resources.py file with the database connection. </w:t>
      </w:r>
    </w:p>
    <w:p w14:paraId="233B8BC3" w14:textId="77777777" w:rsidR="00880813" w:rsidRDefault="00880813" w:rsidP="0006252E">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32"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0012C">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0012C">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 in the ies-psql.jrc.org/h05googleearthengine database (this script was actually generated by the Backup.. right click option in pgAdmin):</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lastRenderedPageBreak/>
        <w:t xml:space="preserve">blishten:~/workspace (master) $ </w:t>
      </w:r>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577BA28" w:rsidR="00C90A20" w:rsidRDefault="00C90A20" w:rsidP="00C90A20">
      <w:pPr>
        <w:pStyle w:val="Unix"/>
      </w:pPr>
      <w:r>
        <w:t xml:space="preserve">blishten:~/workspace (master) $ pg_restore -d h05googleearthengine '/home/ubuntu/workspace/gee_db.backup'  </w:t>
      </w:r>
    </w:p>
    <w:p w14:paraId="53555025" w14:textId="75AE2A8E" w:rsidR="004E5A32" w:rsidRPr="00C90A20" w:rsidRDefault="004E5A32" w:rsidP="004E5A32">
      <w:pPr>
        <w:pStyle w:val="Unix"/>
      </w:pPr>
      <w:r>
        <w:t xml:space="preserve">blishten:~/workspace (master) $ pg_restore -d h05googleearthengine '/home/ubuntu/workspace/gee_validation_results.backup'  </w:t>
      </w:r>
    </w:p>
    <w:p w14:paraId="7D2D5C6E" w14:textId="722AD46E" w:rsidR="004E5A32" w:rsidRPr="00C90A20" w:rsidRDefault="00B1666B" w:rsidP="00C90A20">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76051F">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76051F">
      <w:pPr>
        <w:pStyle w:val="Unix"/>
      </w:pPr>
      <w:r>
        <w:t xml:space="preserve">blishten:~/workspace $ sudo sudo -u postgres createuser </w:t>
      </w:r>
      <w:r w:rsidRPr="0076051F">
        <w:t>h05ibexespecies</w:t>
      </w:r>
      <w:r>
        <w:t xml:space="preserve"> -P -s</w:t>
      </w:r>
    </w:p>
    <w:p w14:paraId="056E5C0C" w14:textId="3D5BCA7B" w:rsidR="0076051F" w:rsidRDefault="0076051F" w:rsidP="0076051F">
      <w:pPr>
        <w:pStyle w:val="Unix"/>
      </w:pPr>
      <w:r>
        <w:t>Enter password for new role: 1h4rtn311</w:t>
      </w:r>
    </w:p>
    <w:p w14:paraId="75CDDBB9" w14:textId="4AF62B80" w:rsidR="0076051F" w:rsidRDefault="0076051F" w:rsidP="0076051F">
      <w:pPr>
        <w:pStyle w:val="Unix"/>
      </w:pPr>
      <w:r>
        <w:t>Enter it again:</w:t>
      </w:r>
      <w:r w:rsidRPr="00F02317">
        <w:t xml:space="preserve"> </w:t>
      </w:r>
      <w:r>
        <w:t>1h4rtn311</w:t>
      </w:r>
    </w:p>
    <w:p w14:paraId="60EFA8D6" w14:textId="2A51F314" w:rsidR="00A259F1" w:rsidRDefault="00A259F1" w:rsidP="0076051F">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04D9B">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DF4629">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44224B">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783FB6">
      <w:pPr>
        <w:pStyle w:val="BodyText2"/>
      </w:pPr>
      <w:r>
        <w:t xml:space="preserve">See </w:t>
      </w:r>
      <w:hyperlink w:anchor="_Anaconda" w:history="1">
        <w:r w:rsidRPr="00783FB6">
          <w:rPr>
            <w:rStyle w:val="Hyperlink"/>
          </w:rPr>
          <w:t>here</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C66053">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33"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34"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6" w:name="_On_Ubuntu_14.04"/>
      <w:bookmarkEnd w:id="116"/>
      <w:r>
        <w:lastRenderedPageBreak/>
        <w:t>On Ubuntu 14.04</w:t>
      </w:r>
    </w:p>
    <w:p w14:paraId="7D4ADF31" w14:textId="4CD85C0F" w:rsidR="0028649D" w:rsidRDefault="0028649D" w:rsidP="00E5562E">
      <w:pPr>
        <w:pStyle w:val="BodyText2"/>
      </w:pPr>
      <w:r>
        <w:t>Installing on Ubuntu on Cloud9.</w:t>
      </w:r>
      <w:r w:rsidR="00170C5D">
        <w:t xml:space="preserve"> Following instructions </w:t>
      </w:r>
      <w:hyperlink r:id="rId535"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36"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7" w:name="_Ref448923250"/>
      <w:r>
        <w:t>Creating a new project and service account</w:t>
      </w:r>
      <w:bookmarkEnd w:id="117"/>
    </w:p>
    <w:p w14:paraId="7878F4B4" w14:textId="77777777" w:rsidR="00472767" w:rsidRDefault="00472767" w:rsidP="00472767">
      <w:pPr>
        <w:pStyle w:val="ListBullet"/>
      </w:pPr>
      <w:r>
        <w:t xml:space="preserve">Went to the Google Credentials Page </w:t>
      </w:r>
      <w:hyperlink r:id="rId537"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lastRenderedPageBreak/>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9"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4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41"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42"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lastRenderedPageBreak/>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4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4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45"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46"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lastRenderedPageBreak/>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7"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8"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9"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lastRenderedPageBreak/>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51" w:history="1">
        <w:r w:rsidRPr="00BF7AD8">
          <w:rPr>
            <w:rStyle w:val="Hyperlink"/>
          </w:rPr>
          <w:t>a.cottam@gmail.com</w:t>
        </w:r>
      </w:hyperlink>
      <w:r>
        <w:t xml:space="preserve"> and so the service account was still failing to upload. Trying to go to the consent page on </w:t>
      </w:r>
      <w:hyperlink r:id="rId55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53"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lastRenderedPageBreak/>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54"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55"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56"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8B67DE" w:rsidP="00472767">
      <w:pPr>
        <w:pStyle w:val="BodyText2"/>
      </w:pPr>
      <w:hyperlink r:id="rId557"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8B67DE" w:rsidP="00472767">
      <w:pPr>
        <w:pStyle w:val="BodyText2"/>
      </w:pPr>
      <w:hyperlink r:id="rId558"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9"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lastRenderedPageBreak/>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60"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61"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18" w:name="_CORS"/>
      <w:bookmarkEnd w:id="118"/>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8B67DE" w:rsidP="00E5562E">
      <w:pPr>
        <w:pStyle w:val="BodyText2"/>
      </w:pPr>
      <w:hyperlink r:id="rId562"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lastRenderedPageBreak/>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63"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8"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3</w:t>
      </w:r>
      <w:r w:rsidR="0079252F">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7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472767">
      <w:pPr>
        <w:pStyle w:val="BodyText2"/>
      </w:pPr>
      <w:r>
        <w:t xml:space="preserve">Created a GEE sample for benthic habitats </w:t>
      </w:r>
      <w:hyperlink r:id="rId57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76" w:history="1">
        <w:r w:rsidRPr="00C613EC">
          <w:rPr>
            <w:rStyle w:val="Hyperlink"/>
          </w:rPr>
          <w:t>here</w:t>
        </w:r>
      </w:hyperlink>
      <w:r>
        <w:t xml:space="preserve"> that looks at muflats loss in the Yellow Sea using Landsat. Created a GEE sample </w:t>
      </w:r>
      <w:hyperlink r:id="rId57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6252E">
      <w:pPr>
        <w:pStyle w:val="ListNumber"/>
        <w:numPr>
          <w:ilvl w:val="0"/>
          <w:numId w:val="42"/>
        </w:numPr>
      </w:pPr>
      <w:r>
        <w:t>Identify places that are new permanent areas, i.e. they were not water and now they are permanent water</w:t>
      </w:r>
    </w:p>
    <w:p w14:paraId="27A14D39" w14:textId="1D1AAFDD" w:rsidR="00905F76" w:rsidRDefault="00905F76" w:rsidP="0006252E">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6252E">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9"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8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0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0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8B67DE" w:rsidP="00472767">
      <w:pPr>
        <w:pStyle w:val="BodyText2"/>
      </w:pPr>
      <w:hyperlink r:id="rId60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60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1</w:t>
      </w:r>
      <w:r w:rsidR="0079252F">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2</w:t>
      </w:r>
      <w:r w:rsidR="0079252F">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0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60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0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7" w:history="1">
        <w:r w:rsidRPr="009A0FC0">
          <w:rPr>
            <w:rStyle w:val="Hyperlink"/>
          </w:rPr>
          <w:t>water validation stratify by grid.sql</w:t>
        </w:r>
      </w:hyperlink>
      <w:r>
        <w:t xml:space="preserve"> to stratify the full validation sites by 1 degree box. Wrote a </w:t>
      </w:r>
      <w:hyperlink r:id="rId608"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1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1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1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1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9" w:history="1">
        <w:r w:rsidRPr="00052FB2">
          <w:rPr>
            <w:rStyle w:val="Hyperlink"/>
          </w:rPr>
          <w:t>this</w:t>
        </w:r>
      </w:hyperlink>
      <w:r>
        <w:t xml:space="preserve"> query. Then all points outside GAUL gadm2 were removed (assumed to be marine). Then these points were imported into a Google Fusion Table and we used </w:t>
      </w:r>
      <w:hyperlink r:id="rId62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19" w:name="_Ref452473859"/>
      <w:r>
        <w:t>Using the SWDB water body dataset</w:t>
      </w:r>
      <w:bookmarkEnd w:id="119"/>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2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2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2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24" w:history="1">
        <w:r w:rsidRPr="001B11AF">
          <w:rPr>
            <w:rStyle w:val="Hyperlink"/>
          </w:rPr>
          <w:t>query</w:t>
        </w:r>
      </w:hyperlink>
      <w:r>
        <w:t xml:space="preserve"> to select 1 inland and 1 coastal point for each 1 degree box</w:t>
      </w:r>
    </w:p>
    <w:p w14:paraId="5F111D05" w14:textId="77777777" w:rsidR="00472767" w:rsidRDefault="008B67DE" w:rsidP="00472767">
      <w:pPr>
        <w:pStyle w:val="ListBullet2"/>
      </w:pPr>
      <w:hyperlink r:id="rId62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26" w:history="1">
        <w:r w:rsidRPr="00F04639">
          <w:rPr>
            <w:rStyle w:val="Hyperlink"/>
          </w:rPr>
          <w:t>python script</w:t>
        </w:r>
      </w:hyperlink>
    </w:p>
    <w:p w14:paraId="62C41DBB" w14:textId="77777777" w:rsidR="00472767" w:rsidRDefault="008B67DE" w:rsidP="00472767">
      <w:pPr>
        <w:pStyle w:val="ListBullet2"/>
      </w:pPr>
      <w:hyperlink r:id="rId62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3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3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3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3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3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0" w:name="_Ref452473972"/>
      <w:r>
        <w:t>Getting missing omission validation points</w:t>
      </w:r>
      <w:bookmarkEnd w:id="120"/>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1" w:name="_Ref453320680"/>
      <w:r>
        <w:t>From the SWDB polygons</w:t>
      </w:r>
      <w:bookmarkEnd w:id="121"/>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36"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7"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8"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40"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4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42" w:history="1">
        <w:r w:rsidRPr="00E3316B">
          <w:rPr>
            <w:rStyle w:val="Hyperlink"/>
          </w:rPr>
          <w:t>this</w:t>
        </w:r>
      </w:hyperlink>
      <w:r>
        <w:t xml:space="preserve"> FME script. Using </w:t>
      </w:r>
      <w:hyperlink r:id="rId64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44" w:history="1">
        <w:r w:rsidRPr="00161C9C">
          <w:rPr>
            <w:rStyle w:val="Hyperlink"/>
          </w:rPr>
          <w:t>this</w:t>
        </w:r>
      </w:hyperlink>
      <w:r>
        <w:t xml:space="preserve"> folder. Merged the csv files with </w:t>
      </w:r>
      <w:hyperlink r:id="rId645"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8B67DE" w:rsidP="00472767">
      <w:pPr>
        <w:pStyle w:val="BodyText2"/>
      </w:pPr>
      <w:hyperlink r:id="rId647" w:history="1">
        <w:r w:rsidR="00472767" w:rsidRPr="00A604D5">
          <w:rPr>
            <w:rStyle w:val="Hyperlink"/>
          </w:rPr>
          <w:t>https://ee-api.appspot.com/0e048d3a0b685ca495b6769bde5fe8b6</w:t>
        </w:r>
      </w:hyperlink>
      <w:r w:rsidR="00472767">
        <w:t xml:space="preserve"> </w:t>
      </w:r>
    </w:p>
    <w:p w14:paraId="5ECE75CD" w14:textId="77777777" w:rsidR="00472767" w:rsidRDefault="008B67DE" w:rsidP="00472767">
      <w:pPr>
        <w:pStyle w:val="BodyText2"/>
      </w:pPr>
      <w:hyperlink r:id="rId64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4</w:t>
      </w:r>
      <w:r w:rsidR="0079252F">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55"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B67DE" w:rsidRDefault="008B67DE"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B67DE" w:rsidRDefault="008B67DE"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B67DE" w:rsidRDefault="008B67DE"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B67DE" w:rsidRDefault="008B67DE"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B67DE" w:rsidRDefault="008B67DE"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B67DE" w:rsidRDefault="008B67DE"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B67DE" w:rsidRDefault="008B67DE"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B67DE" w:rsidRDefault="008B67DE"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B67DE" w:rsidRDefault="008B67DE"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B67DE" w:rsidRDefault="008B67DE"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5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7"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5</w:t>
      </w:r>
      <w:r w:rsidR="0079252F">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B67DE" w:rsidRDefault="008B67DE"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B67DE" w:rsidRDefault="008B67DE"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B67DE" w:rsidRDefault="008B67DE"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B67DE" w:rsidRDefault="008B67DE"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6</w:t>
      </w:r>
      <w:r w:rsidR="0079252F">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6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B67DE" w:rsidRDefault="008B67DE" w:rsidP="00472767">
                            <w:pPr>
                              <w:pStyle w:val="BodyText2"/>
                            </w:pPr>
                            <w:r>
                              <w:t>NNXWX        = 33%</w:t>
                            </w:r>
                          </w:p>
                          <w:p w14:paraId="03314017" w14:textId="77777777" w:rsidR="008B67DE" w:rsidRDefault="008B67DE" w:rsidP="00472767">
                            <w:pPr>
                              <w:pStyle w:val="BodyText2"/>
                            </w:pPr>
                            <w:r>
                              <w:t>NNXWW      = 50%</w:t>
                            </w:r>
                          </w:p>
                          <w:p w14:paraId="13746BFA" w14:textId="77777777" w:rsidR="008B67DE" w:rsidRDefault="008B67DE" w:rsidP="00472767">
                            <w:pPr>
                              <w:pStyle w:val="BodyText2"/>
                            </w:pPr>
                            <w:r>
                              <w:t>NNWWW    = 60%</w:t>
                            </w:r>
                          </w:p>
                          <w:p w14:paraId="745F2372" w14:textId="77777777" w:rsidR="008B67DE" w:rsidRDefault="008B67DE"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B67DE" w:rsidRDefault="008B67DE" w:rsidP="00472767">
                      <w:pPr>
                        <w:pStyle w:val="BodyText2"/>
                      </w:pPr>
                      <w:r>
                        <w:t>NNXWX        = 33%</w:t>
                      </w:r>
                    </w:p>
                    <w:p w14:paraId="03314017" w14:textId="77777777" w:rsidR="008B67DE" w:rsidRDefault="008B67DE" w:rsidP="00472767">
                      <w:pPr>
                        <w:pStyle w:val="BodyText2"/>
                      </w:pPr>
                      <w:r>
                        <w:t>NNXWW      = 50%</w:t>
                      </w:r>
                    </w:p>
                    <w:p w14:paraId="13746BFA" w14:textId="77777777" w:rsidR="008B67DE" w:rsidRDefault="008B67DE" w:rsidP="00472767">
                      <w:pPr>
                        <w:pStyle w:val="BodyText2"/>
                      </w:pPr>
                      <w:r>
                        <w:t>NNWWW    = 60%</w:t>
                      </w:r>
                    </w:p>
                    <w:p w14:paraId="745F2372" w14:textId="77777777" w:rsidR="008B67DE" w:rsidRDefault="008B67DE"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B67DE" w:rsidRDefault="008B67DE" w:rsidP="00472767">
                            <w:pPr>
                              <w:pStyle w:val="BodyText2"/>
                            </w:pPr>
                            <w:r>
                              <w:t>WWWWW = 100%</w:t>
                            </w:r>
                          </w:p>
                          <w:p w14:paraId="526FDD06" w14:textId="77777777" w:rsidR="008B67DE" w:rsidRDefault="008B67DE" w:rsidP="00472767">
                            <w:pPr>
                              <w:pStyle w:val="BodyText2"/>
                            </w:pPr>
                            <w:r>
                              <w:t>WXWXX       = 1</w:t>
                            </w:r>
                            <w:r w:rsidRPr="00CB2A7F">
                              <w:t>00%</w:t>
                            </w:r>
                          </w:p>
                          <w:p w14:paraId="287F230F" w14:textId="77777777" w:rsidR="008B67DE" w:rsidRDefault="008B67DE"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B67DE" w:rsidRDefault="008B67DE" w:rsidP="00472767">
                      <w:pPr>
                        <w:pStyle w:val="BodyText2"/>
                      </w:pPr>
                      <w:r>
                        <w:t>WWWWW = 100%</w:t>
                      </w:r>
                    </w:p>
                    <w:p w14:paraId="526FDD06" w14:textId="77777777" w:rsidR="008B67DE" w:rsidRDefault="008B67DE" w:rsidP="00472767">
                      <w:pPr>
                        <w:pStyle w:val="BodyText2"/>
                      </w:pPr>
                      <w:r>
                        <w:t>WXWXX       = 1</w:t>
                      </w:r>
                      <w:r w:rsidRPr="00CB2A7F">
                        <w:t>00%</w:t>
                      </w:r>
                    </w:p>
                    <w:p w14:paraId="287F230F" w14:textId="77777777" w:rsidR="008B67DE" w:rsidRDefault="008B67DE"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06252E">
      <w:pPr>
        <w:pStyle w:val="ListNumber"/>
        <w:numPr>
          <w:ilvl w:val="0"/>
          <w:numId w:val="37"/>
        </w:numPr>
      </w:pPr>
      <w:r>
        <w:t>Export a shapefile boundary to KML and import into a Fusion table</w:t>
      </w:r>
    </w:p>
    <w:p w14:paraId="4569123E" w14:textId="77777777" w:rsidR="00472767" w:rsidRDefault="00472767" w:rsidP="0006252E">
      <w:pPr>
        <w:pStyle w:val="ListNumber"/>
        <w:numPr>
          <w:ilvl w:val="0"/>
          <w:numId w:val="37"/>
        </w:numPr>
      </w:pPr>
      <w:r>
        <w:t>Mask the p32 occurrence with 0 and export the image to tif</w:t>
      </w:r>
    </w:p>
    <w:p w14:paraId="6AEDB4A7" w14:textId="77777777" w:rsidR="00472767" w:rsidRPr="001E2B93" w:rsidRDefault="00472767" w:rsidP="0006252E">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65"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6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8" w:history="1">
        <w:r w:rsidRPr="00A05B74">
          <w:rPr>
            <w:rStyle w:val="Hyperlink"/>
          </w:rPr>
          <w:t>this</w:t>
        </w:r>
      </w:hyperlink>
      <w:r>
        <w:t xml:space="preserve"> code (for all countries) and put the results </w:t>
      </w:r>
      <w:hyperlink r:id="rId66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70" w:history="1">
        <w:r w:rsidRPr="00FA6AAC">
          <w:rPr>
            <w:rStyle w:val="Hyperlink"/>
          </w:rPr>
          <w:t>this</w:t>
        </w:r>
      </w:hyperlink>
      <w:r>
        <w:t xml:space="preserve"> FME script. Then produced the output table with </w:t>
      </w:r>
      <w:hyperlink r:id="rId671"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8B67DE" w:rsidP="00472767">
      <w:pPr>
        <w:pStyle w:val="BodyText2"/>
      </w:pPr>
      <w:hyperlink r:id="rId67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7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7" w:anchor="workspace" w:history="1">
        <w:r w:rsidRPr="009974D0">
          <w:rPr>
            <w:rStyle w:val="Hyperlink"/>
          </w:rPr>
          <w:t>here</w:t>
        </w:r>
      </w:hyperlink>
      <w:r>
        <w:t xml:space="preserve">. Once logged in you can save workspaces to json and load them. Tutorial and getting started guide </w:t>
      </w:r>
      <w:hyperlink r:id="rId678" w:history="1">
        <w:r w:rsidRPr="00210857">
          <w:rPr>
            <w:rStyle w:val="Hyperlink"/>
          </w:rPr>
          <w:t>here</w:t>
        </w:r>
      </w:hyperlink>
      <w:r>
        <w:t xml:space="preserve">. Video of classification </w:t>
      </w:r>
      <w:hyperlink r:id="rId679"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80"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6252E">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6252E">
      <w:pPr>
        <w:pStyle w:val="ListNumber"/>
      </w:pPr>
      <w:r>
        <w:lastRenderedPageBreak/>
        <w:t>Add an imagery layer to classify</w:t>
      </w:r>
    </w:p>
    <w:p w14:paraId="073011F6" w14:textId="77777777" w:rsidR="00472767" w:rsidRDefault="00472767" w:rsidP="0006252E">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81"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F7B23">
      <w:pPr>
        <w:pStyle w:val="BodyText2"/>
      </w:pPr>
      <w:r>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F7B23">
      <w:pPr>
        <w:pStyle w:val="BodyText2"/>
        <w:rPr>
          <w:lang w:bidi="ar-SA"/>
        </w:rPr>
      </w:pPr>
      <w:r>
        <w:rPr>
          <w:lang w:bidi="ar-SA"/>
        </w:rPr>
        <w:t>In this case, it is saying that it is trying to put 576 pixels into 1 pixel (i.e. sqr(576) = 24 pixels by 24 pixels).</w:t>
      </w:r>
      <w:r w:rsidR="006C559F">
        <w:rPr>
          <w:lang w:bidi="ar-SA"/>
        </w:rPr>
        <w:t xml:space="preserve"> The solution is to create a higher pyramid version of t</w:t>
      </w:r>
      <w:r w:rsidR="00816F15">
        <w:rPr>
          <w:lang w:bidi="ar-SA"/>
        </w:rPr>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2"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82"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83" w:history="1">
        <w:r w:rsidRPr="0071114B">
          <w:rPr>
            <w:rStyle w:val="Hyperlink"/>
          </w:rPr>
          <w:t>this</w:t>
        </w:r>
      </w:hyperlink>
      <w:r>
        <w:t xml:space="preserve"> example.</w:t>
      </w:r>
    </w:p>
    <w:p w14:paraId="21713AD5" w14:textId="659A9196" w:rsidR="00614FAB" w:rsidRDefault="00266388" w:rsidP="00266388">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w:t>
      </w:r>
      <w:r w:rsidR="00614FAB">
        <w:lastRenderedPageBreak/>
        <w:t xml:space="preserve">-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684" w:history="1">
        <w:r w:rsidR="008B67DE" w:rsidRPr="008B67DE">
          <w:rPr>
            <w:rStyle w:val="Hyperlink"/>
          </w:rPr>
          <w:t>spec</w:t>
        </w:r>
      </w:hyperlink>
      <w:r w:rsidR="008B67DE">
        <w:t xml:space="preserve">:  </w:t>
      </w:r>
    </w:p>
    <w:p w14:paraId="2F0964AB" w14:textId="71CFCB54" w:rsidR="00614FAB" w:rsidRDefault="00614FAB" w:rsidP="00266388">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266388">
      <w:pPr>
        <w:pStyle w:val="BodyText2"/>
      </w:pPr>
      <w:r>
        <w:t>How to solve?</w:t>
      </w:r>
      <w:r w:rsidR="004F1D68">
        <w:t xml:space="preserve"> The max resolution seems to be 31000 pixels.</w:t>
      </w:r>
    </w:p>
    <w:p w14:paraId="65568437" w14:textId="29D65DF0" w:rsidR="00FF6950" w:rsidRDefault="00FF6950" w:rsidP="00266388">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266388">
      <w:pPr>
        <w:pStyle w:val="BodyText2"/>
      </w:pPr>
      <w:r>
        <w:rPr>
          <w:noProof/>
          <w:lang w:bidi="ar-SA"/>
        </w:rPr>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266388">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FF6950">
      <w:pPr>
        <w:pStyle w:val="Code"/>
      </w:pPr>
      <w:r>
        <w:t>yearsdata</w:t>
      </w:r>
      <w:r w:rsidRPr="00FF6950">
        <w:t>.reduceResolution(ee.Reducer.mode()).repr</w:t>
      </w:r>
      <w:r>
        <w:t>oject({crs:"EPSG:4326", scale: 240</w:t>
      </w:r>
      <w:r w:rsidRPr="00FF6950">
        <w:t>});</w:t>
      </w:r>
    </w:p>
    <w:p w14:paraId="0C3DEBB8" w14:textId="52D34B0B" w:rsidR="00FF6950" w:rsidRDefault="00FF6950" w:rsidP="00FF6950">
      <w:pPr>
        <w:pStyle w:val="BodyText2"/>
      </w:pPr>
      <w:r>
        <w:t>The scale of 240m is the maximum size you can use (8x8 pixels at 30m - there is a limit of 64x in reduceResolution).</w:t>
      </w:r>
      <w:bookmarkStart w:id="123" w:name="_GoBack"/>
      <w:bookmarkEnd w:id="123"/>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24" w:name="_Ref396812590"/>
      <w:r>
        <w:t>Changing TOA values</w:t>
      </w:r>
      <w:bookmarkEnd w:id="124"/>
    </w:p>
    <w:p w14:paraId="36DFF760" w14:textId="77777777" w:rsidR="00472767" w:rsidRDefault="00472767" w:rsidP="00472767">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w:t>
      </w:r>
      <w:r>
        <w:lastRenderedPageBreak/>
        <w:t>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88"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89"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0"/>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5" w:name="_Ref412031977"/>
      <w:r>
        <w:t>At the edges</w:t>
      </w:r>
      <w:bookmarkEnd w:id="125"/>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lastRenderedPageBreak/>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4">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6" w:name="_Ref461191124"/>
      <w:r>
        <w:t>Missing scenes</w:t>
      </w:r>
      <w:bookmarkEnd w:id="126"/>
    </w:p>
    <w:p w14:paraId="78AEFB5C" w14:textId="77777777" w:rsidR="00472767" w:rsidRDefault="00472767" w:rsidP="00472767">
      <w:pPr>
        <w:pStyle w:val="BodyText2"/>
      </w:pPr>
      <w:r>
        <w:t xml:space="preserve">For Landsat 5 not all of the raw scenes have a corresponding TOA scene. See the GEE code </w:t>
      </w:r>
      <w:hyperlink r:id="rId695"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2"/>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lastRenderedPageBreak/>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8B67DE" w:rsidP="00472767">
      <w:pPr>
        <w:pStyle w:val="BodyText2"/>
      </w:pPr>
      <w:hyperlink r:id="rId698" w:history="1">
        <w:r w:rsidR="00472767" w:rsidRPr="00985C4D">
          <w:rPr>
            <w:rStyle w:val="Hyperlink"/>
          </w:rPr>
          <w:t>Call</w:t>
        </w:r>
      </w:hyperlink>
      <w:r w:rsidR="00472767">
        <w:tab/>
      </w:r>
      <w:r w:rsidR="00472767">
        <w:tab/>
      </w:r>
      <w:r w:rsidR="00472767">
        <w:tab/>
      </w:r>
      <w:r w:rsidR="00472767">
        <w:tab/>
      </w:r>
      <w:hyperlink r:id="rId699"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700"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B67DE" w:rsidRDefault="008B67DE"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B67DE" w:rsidRDefault="008B67DE"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B67DE" w:rsidRDefault="008B67DE"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B67DE" w:rsidRDefault="008B67DE"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B67DE" w:rsidRDefault="008B67DE"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B67DE" w:rsidRDefault="008B67DE"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B67DE" w:rsidRPr="002D55E3" w:rsidRDefault="008B67DE" w:rsidP="00472767">
                            <w:pPr>
                              <w:pStyle w:val="BodyText2"/>
                            </w:pPr>
                            <w:r>
                              <w:t>Image is shown in blue, but the map bounds are actually larger because of the shape of the world!</w:t>
                            </w:r>
                          </w:p>
                          <w:p w14:paraId="35EF9367" w14:textId="77777777" w:rsidR="008B67DE" w:rsidRDefault="008B67DE"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B67DE" w:rsidRPr="002D55E3" w:rsidRDefault="008B67DE" w:rsidP="00472767">
                      <w:pPr>
                        <w:pStyle w:val="BodyText2"/>
                      </w:pPr>
                      <w:r>
                        <w:t>Image is shown in blue, but the map bounds are actually larger because of the shape of the world!</w:t>
                      </w:r>
                    </w:p>
                    <w:p w14:paraId="35EF9367" w14:textId="77777777" w:rsidR="008B67DE" w:rsidRDefault="008B67DE"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B67DE" w:rsidRDefault="008B67DE"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B67DE" w:rsidRDefault="008B67DE"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B67DE" w:rsidRDefault="008B67DE"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B67DE" w:rsidRDefault="008B67DE"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703"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704"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706" w:history="1">
        <w:r w:rsidRPr="002703D9">
          <w:rPr>
            <w:rStyle w:val="Hyperlink"/>
          </w:rPr>
          <w:t>here</w:t>
        </w:r>
      </w:hyperlink>
      <w:r>
        <w:t>.</w:t>
      </w:r>
    </w:p>
    <w:p w14:paraId="75103658" w14:textId="77777777" w:rsidR="00472767" w:rsidRDefault="00472767" w:rsidP="00472767">
      <w:pPr>
        <w:pStyle w:val="Heading6"/>
      </w:pPr>
      <w:bookmarkStart w:id="127" w:name="_Ref396310427"/>
      <w:r>
        <w:t>Weird changes to water detection</w:t>
      </w:r>
      <w:bookmarkEnd w:id="127"/>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79252F">
        <w:fldChar w:fldCharType="begin"/>
      </w:r>
      <w:r w:rsidR="0079252F">
        <w:instrText xml:space="preserve"> SEQ Figure \* ARABIC </w:instrText>
      </w:r>
      <w:r w:rsidR="0079252F">
        <w:fldChar w:fldCharType="separate"/>
      </w:r>
      <w:r>
        <w:rPr>
          <w:noProof/>
        </w:rPr>
        <w:t>7</w:t>
      </w:r>
      <w:r w:rsidR="0079252F">
        <w:rPr>
          <w:noProof/>
        </w:rP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710"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12"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13"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14"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15"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16"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17"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19"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20"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21"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22"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23"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24"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25"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26"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27"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28"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29"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30"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31"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32"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33"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34" w:history="1">
        <w:r w:rsidRPr="00CD5A1A">
          <w:rPr>
            <w:rStyle w:val="Hyperlink"/>
          </w:rPr>
          <w:t>here</w:t>
        </w:r>
      </w:hyperlink>
      <w:r>
        <w:t xml:space="preserve">. Support was added for calling unbound algorithms in the Python API in </w:t>
      </w:r>
      <w:hyperlink r:id="rId735"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36"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37"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8" w:name="_Ref384391606"/>
      <w:r>
        <w:t>Getting pixel values</w:t>
      </w:r>
      <w:bookmarkEnd w:id="128"/>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8</w:t>
      </w:r>
      <w:r w:rsidR="0079252F">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41"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42"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43" w:history="1">
        <w:r w:rsidRPr="00A93EB1">
          <w:rPr>
            <w:rStyle w:val="Hyperlink"/>
          </w:rPr>
          <w:t>alignPointsToGeeGrid</w:t>
        </w:r>
      </w:hyperlink>
      <w:r>
        <w:t xml:space="preserve"> and </w:t>
      </w:r>
      <w:hyperlink r:id="rId744"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5">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9</w:t>
      </w:r>
      <w:r w:rsidR="0079252F">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0</w:t>
      </w:r>
      <w:r w:rsidR="0079252F">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47"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49"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54E044C8" w14:textId="606D27DC" w:rsidR="00255960" w:rsidRDefault="00255960" w:rsidP="00255960">
      <w:pPr>
        <w:pStyle w:val="Heading4"/>
      </w:pPr>
      <w:r>
        <w:lastRenderedPageBreak/>
        <w:t>Unsupervised classification</w:t>
      </w:r>
    </w:p>
    <w:p w14:paraId="569F08AC" w14:textId="034C7FDE" w:rsidR="00255960" w:rsidRPr="00255960" w:rsidRDefault="00255960" w:rsidP="00255960">
      <w:pPr>
        <w:pStyle w:val="BodyText2"/>
      </w:pPr>
      <w:r>
        <w:t xml:space="preserve">Noel mentions it in his slides available </w:t>
      </w:r>
      <w:hyperlink r:id="rId750"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1">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1</w:t>
      </w:r>
      <w:r w:rsidR="0079252F">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2</w:t>
      </w:r>
      <w:r w:rsidR="0079252F">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3</w:t>
      </w:r>
      <w:r w:rsidR="0079252F">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4</w:t>
      </w:r>
      <w:r w:rsidR="0079252F">
        <w:rPr>
          <w:noProof/>
        </w:rPr>
        <w:fldChar w:fldCharType="end"/>
      </w:r>
      <w:r>
        <w:t xml:space="preserve"> Split using the split tool with 6 degree graticule</w:t>
      </w:r>
    </w:p>
    <w:p w14:paraId="4A328C38" w14:textId="5CD82997" w:rsidR="00E13D42" w:rsidRDefault="00E13D42" w:rsidP="00472767">
      <w:pPr>
        <w:pStyle w:val="Heading6"/>
      </w:pPr>
      <w:bookmarkStart w:id="129" w:name="_Skipping_large_features"/>
      <w:bookmarkEnd w:id="129"/>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55"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56"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57"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8B67DE" w:rsidP="000E5536">
      <w:pPr>
        <w:pStyle w:val="BodyText2"/>
      </w:pPr>
      <w:hyperlink r:id="rId758"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8B67DE" w:rsidP="000E5536">
      <w:pPr>
        <w:pStyle w:val="BodyText2"/>
      </w:pPr>
      <w:hyperlink r:id="rId759"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8B67DE" w:rsidP="000E5536">
      <w:pPr>
        <w:pStyle w:val="BodyText2"/>
      </w:pPr>
      <w:hyperlink r:id="rId760"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61"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62"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A426D6">
      <w:pPr>
        <w:pStyle w:val="BodyText2"/>
      </w:pPr>
      <w:r>
        <w:t xml:space="preserve">These are the fields that are supposed to be returned using the Scopus search API (from </w:t>
      </w:r>
      <w:hyperlink r:id="rId763"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77777777" w:rsidR="00A426D6" w:rsidRPr="00A426D6" w:rsidRDefault="00A426D6" w:rsidP="00A426D6">
            <w:pPr>
              <w:pStyle w:val="TableTextHeader"/>
            </w:pPr>
            <w:bookmarkStart w:id="130" w:name="RANGE!A1:D53"/>
            <w:r w:rsidRPr="00A426D6">
              <w:rPr>
                <w:lang w:val="en-GB"/>
              </w:rPr>
              <w:t>Field</w:t>
            </w:r>
            <w:bookmarkEnd w:id="130"/>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A426D6">
      <w:pPr>
        <w:pStyle w:val="BodyText2"/>
      </w:pPr>
    </w:p>
    <w:p w14:paraId="57A6576F" w14:textId="5061B439" w:rsidR="00F66F55" w:rsidRDefault="00F66F55" w:rsidP="00F66F55">
      <w:pPr>
        <w:pStyle w:val="Heading5"/>
      </w:pPr>
      <w:r>
        <w:lastRenderedPageBreak/>
        <w:t>Quotas</w:t>
      </w:r>
    </w:p>
    <w:p w14:paraId="4F4BBF8E" w14:textId="3AE28FD0" w:rsidR="00F66F55" w:rsidRPr="00F66F55" w:rsidRDefault="00F66F55" w:rsidP="00F66F55">
      <w:pPr>
        <w:pStyle w:val="BodyText2"/>
      </w:pPr>
      <w:r>
        <w:t xml:space="preserve">There are limits on the number of queries that you can make every week and the number of results that can be returned. See this page: </w:t>
      </w:r>
      <w:hyperlink r:id="rId764" w:history="1">
        <w:r w:rsidRPr="00F93921">
          <w:rPr>
            <w:rStyle w:val="Hyperlink"/>
          </w:rPr>
          <w:t>https://dev.elsevier.com/api_key_settings.html</w:t>
        </w:r>
      </w:hyperlink>
      <w:r>
        <w:t xml:space="preserve"> </w:t>
      </w:r>
    </w:p>
    <w:p w14:paraId="18372588" w14:textId="77777777" w:rsidR="00742B70" w:rsidRDefault="00742B70" w:rsidP="0034374E">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8B67DE" w:rsidP="000E5536">
      <w:pPr>
        <w:pStyle w:val="BodyText2"/>
      </w:pPr>
      <w:hyperlink r:id="rId765"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66"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8B67DE" w:rsidP="000E5536">
      <w:pPr>
        <w:pStyle w:val="sql"/>
      </w:pPr>
      <w:hyperlink r:id="rId767" w:history="1">
        <w:r w:rsidR="00C24856">
          <w:rPr>
            <w:rStyle w:val="Hyperlink"/>
          </w:rPr>
          <w:t>https://andrewcottam.cartodb.com/api/v2/sql?q=select%20*%20from%20countries%20where%20iso3='MYS'</w:t>
        </w:r>
      </w:hyperlink>
    </w:p>
    <w:p w14:paraId="0171D4BF" w14:textId="77777777" w:rsidR="00C24856" w:rsidRDefault="008B67DE" w:rsidP="000E5536">
      <w:pPr>
        <w:pStyle w:val="sql"/>
      </w:pPr>
      <w:hyperlink r:id="rId768" w:history="1">
        <w:r w:rsidR="00C24856">
          <w:rPr>
            <w:rStyle w:val="Hyperlink"/>
          </w:rPr>
          <w:t>https://andrewcottam.cartodb.com/api/v2/sql?q=select%20*%20from%20countries%20where%20iso3='MYS'&amp;format=GeoJSON</w:t>
        </w:r>
      </w:hyperlink>
    </w:p>
    <w:p w14:paraId="06FB5DD6" w14:textId="77777777" w:rsidR="00C24856" w:rsidRDefault="008B67DE" w:rsidP="000E5536">
      <w:pPr>
        <w:pStyle w:val="sql"/>
      </w:pPr>
      <w:hyperlink r:id="rId769" w:history="1">
        <w:r w:rsidR="00C24856">
          <w:rPr>
            <w:rStyle w:val="Hyperlink"/>
          </w:rPr>
          <w:t>https://andrewcottam.cartodb.com/api/v2/sql?q=select%20name,ST_AsGeoJSON(the_geom)%20as%20the_geom%20from%20countries%20where%20iso3='MYS'</w:t>
        </w:r>
      </w:hyperlink>
    </w:p>
    <w:p w14:paraId="744B81EE" w14:textId="77777777" w:rsidR="00C24856" w:rsidRDefault="008B67DE" w:rsidP="000E5536">
      <w:pPr>
        <w:pStyle w:val="sql"/>
      </w:pPr>
      <w:hyperlink r:id="rId770" w:history="1">
        <w:r w:rsidR="00C24856">
          <w:rPr>
            <w:rStyle w:val="Hyperlink"/>
          </w:rPr>
          <w:t>https://andrewcottam.cartodb.com/api/v2/sql?q=select%20name,ST_AsText(the_geom)%20as%20the_geom%20from%20countries%20where%20iso3='MYS'</w:t>
        </w:r>
      </w:hyperlink>
    </w:p>
    <w:p w14:paraId="0FC46CBB" w14:textId="77777777" w:rsidR="00C24856" w:rsidRDefault="008B67DE" w:rsidP="000E5536">
      <w:pPr>
        <w:pStyle w:val="sql"/>
      </w:pPr>
      <w:hyperlink r:id="rId771"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72"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8B67DE" w:rsidP="000E5536">
      <w:pPr>
        <w:pStyle w:val="BodyText2"/>
      </w:pPr>
      <w:hyperlink r:id="rId773"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74"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8B67DE" w:rsidP="000E5536">
      <w:pPr>
        <w:pStyle w:val="BodyText"/>
      </w:pPr>
      <w:hyperlink r:id="rId775"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76"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8B67DE" w:rsidP="000E5536">
      <w:pPr>
        <w:pStyle w:val="BodyText2"/>
      </w:pPr>
      <w:hyperlink r:id="rId777"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lastRenderedPageBreak/>
        <w:t>DigitalGlobe</w:t>
      </w:r>
    </w:p>
    <w:p w14:paraId="7F325152" w14:textId="77777777" w:rsidR="00672090" w:rsidRDefault="00AD4355" w:rsidP="000E5536">
      <w:pPr>
        <w:pStyle w:val="BodyText2"/>
      </w:pPr>
      <w:r>
        <w:t xml:space="preserve">There are no dates for the imagery (See </w:t>
      </w:r>
      <w:hyperlink r:id="rId778"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8B67DE" w:rsidP="000E5536">
      <w:pPr>
        <w:pStyle w:val="BodyText2"/>
      </w:pPr>
      <w:hyperlink r:id="rId779"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80"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81"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8B67DE" w:rsidP="000E5536">
      <w:pPr>
        <w:pStyle w:val="BodyText2"/>
        <w:rPr>
          <w:rStyle w:val="Hyperlink"/>
        </w:rPr>
      </w:pPr>
      <w:hyperlink r:id="rId782"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83"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lastRenderedPageBreak/>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8B67DE" w:rsidP="000E5536">
      <w:pPr>
        <w:pStyle w:val="BodyText2"/>
      </w:pPr>
      <w:hyperlink r:id="rId784"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85"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86"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87"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lastRenderedPageBreak/>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88"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t xml:space="preserve">Following the instructions </w:t>
      </w:r>
      <w:hyperlink r:id="rId789"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90"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91"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92"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93"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94" w:history="1">
        <w:r w:rsidRPr="00AC08D2">
          <w:rPr>
            <w:rStyle w:val="Hyperlink"/>
          </w:rPr>
          <w:t>this</w:t>
        </w:r>
      </w:hyperlink>
      <w:r>
        <w:t xml:space="preserve"> page there is a link to a pdf containing all of the codes for the ESRI in-built projection systems. Direct link </w:t>
      </w:r>
      <w:hyperlink r:id="rId795"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96" w:history="1">
        <w:r w:rsidRPr="004204EF">
          <w:rPr>
            <w:rStyle w:val="Hyperlink"/>
          </w:rPr>
          <w:t>here</w:t>
        </w:r>
      </w:hyperlink>
      <w:r>
        <w:t xml:space="preserve">). It is on spatialreference.org </w:t>
      </w:r>
      <w:hyperlink r:id="rId797"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lastRenderedPageBreak/>
        <w:t>Updated the rasterise code to run from PiCloud.</w:t>
      </w:r>
    </w:p>
    <w:p w14:paraId="2C6895EB" w14:textId="77777777" w:rsidR="00E0003B" w:rsidRDefault="00E0003B" w:rsidP="000E5536">
      <w:pPr>
        <w:pStyle w:val="Heading5"/>
      </w:pPr>
      <w:bookmarkStart w:id="131" w:name="_Ref324774499"/>
      <w:r>
        <w:t>Accessing WFS using Python (filtered)</w:t>
      </w:r>
      <w:bookmarkEnd w:id="131"/>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8B67DE" w:rsidP="000E5536">
      <w:pPr>
        <w:pStyle w:val="BodyText2"/>
        <w:rPr>
          <w:rStyle w:val="Hyperlink"/>
        </w:rPr>
      </w:pPr>
      <w:hyperlink r:id="rId798"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8B67DE" w:rsidP="000E5536">
      <w:pPr>
        <w:pStyle w:val="BodyText2"/>
      </w:pPr>
      <w:hyperlink r:id="rId799"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800"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801"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8B67DE" w:rsidP="000E5536">
      <w:pPr>
        <w:pStyle w:val="BodyText2"/>
      </w:pPr>
      <w:hyperlink r:id="rId802"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8B67DE" w:rsidP="000E5536">
      <w:pPr>
        <w:pStyle w:val="BodyText2"/>
      </w:pPr>
      <w:hyperlink r:id="rId803"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8B67DE" w:rsidP="000E5536">
      <w:pPr>
        <w:pStyle w:val="BodyText2"/>
      </w:pPr>
      <w:hyperlink r:id="rId804"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805"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2" w:name="_Ref364152256"/>
      <w:r>
        <w:t>Bing search API</w:t>
      </w:r>
      <w:bookmarkEnd w:id="132"/>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8B67DE" w:rsidP="000E5536">
      <w:pPr>
        <w:pStyle w:val="BodyText2"/>
      </w:pPr>
      <w:hyperlink r:id="rId806"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07"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3" w:name="_Ref377374102"/>
      <w:r>
        <w:lastRenderedPageBreak/>
        <w:t>Species services</w:t>
      </w:r>
      <w:bookmarkEnd w:id="133"/>
    </w:p>
    <w:p w14:paraId="38C0FEEB" w14:textId="77777777" w:rsidR="005F6628" w:rsidRDefault="005F6628" w:rsidP="007D2F52">
      <w:pPr>
        <w:pStyle w:val="Heading4"/>
      </w:pPr>
      <w:bookmarkStart w:id="134"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8B67DE" w:rsidP="000E5536">
      <w:pPr>
        <w:pStyle w:val="BodyText2"/>
      </w:pPr>
      <w:hyperlink r:id="rId808"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8B67DE" w:rsidP="000E5536">
      <w:pPr>
        <w:pStyle w:val="BodyText2"/>
      </w:pPr>
      <w:hyperlink r:id="rId809"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810" w:anchor="rgbif" w:history="1">
        <w:r>
          <w:rPr>
            <w:rStyle w:val="Hyperlink"/>
          </w:rPr>
          <w:t>https://github.com/ropensci/rgbif/tree/newapi#rgbif</w:t>
        </w:r>
      </w:hyperlink>
      <w:r>
        <w:t>.</w:t>
      </w:r>
    </w:p>
    <w:p w14:paraId="27D242DF" w14:textId="77777777" w:rsidR="005F6628" w:rsidRDefault="005F6628" w:rsidP="000E5536">
      <w:pPr>
        <w:pStyle w:val="Heading5"/>
      </w:pPr>
      <w:bookmarkStart w:id="135" w:name="_Ref377472793"/>
      <w:r>
        <w:lastRenderedPageBreak/>
        <w:t>API v0.9</w:t>
      </w:r>
      <w:bookmarkEnd w:id="135"/>
    </w:p>
    <w:p w14:paraId="485C31AA" w14:textId="77777777" w:rsidR="005F6628" w:rsidRDefault="005F6628" w:rsidP="000E5536">
      <w:pPr>
        <w:pStyle w:val="BodyText2"/>
      </w:pPr>
      <w:r>
        <w:t xml:space="preserve">The GBIF API is available here: </w:t>
      </w:r>
      <w:hyperlink r:id="rId811"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8B67DE" w:rsidP="000E5536">
      <w:pPr>
        <w:pStyle w:val="BodyText2"/>
      </w:pPr>
      <w:hyperlink r:id="rId812"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8B67DE" w:rsidP="000E5536">
      <w:pPr>
        <w:pStyle w:val="BodyText2"/>
      </w:pPr>
      <w:hyperlink r:id="rId813"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8B67DE" w:rsidP="000E5536">
      <w:pPr>
        <w:pStyle w:val="BodyText2"/>
      </w:pPr>
      <w:hyperlink r:id="rId814"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8B67DE" w:rsidP="000E5536">
      <w:pPr>
        <w:pStyle w:val="BodyText2"/>
      </w:pPr>
      <w:hyperlink r:id="rId815"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8B67DE" w:rsidP="000E5536">
      <w:pPr>
        <w:pStyle w:val="BodyText2"/>
      </w:pPr>
      <w:hyperlink r:id="rId816"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8B67DE" w:rsidP="000E5536">
      <w:pPr>
        <w:pStyle w:val="BodyText2"/>
      </w:pPr>
      <w:hyperlink r:id="rId817"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8B67DE" w:rsidP="000E5536">
      <w:pPr>
        <w:pStyle w:val="BodyText2"/>
      </w:pPr>
      <w:hyperlink r:id="rId818"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8B67DE" w:rsidP="000E5536">
      <w:pPr>
        <w:pStyle w:val="BodyText2"/>
      </w:pPr>
      <w:hyperlink r:id="rId819"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8B67DE" w:rsidP="000E5536">
      <w:pPr>
        <w:pStyle w:val="BodyText2"/>
      </w:pPr>
      <w:hyperlink r:id="rId820"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21"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22"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t>First attempt was not unique iucn_species_ids so there were duplicates. Trying again with distinct. Now 114429.</w:t>
      </w:r>
    </w:p>
    <w:bookmarkEnd w:id="134"/>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23"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lastRenderedPageBreak/>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8B67DE" w:rsidP="000E5536">
      <w:pPr>
        <w:pStyle w:val="BodyText2"/>
        <w:rPr>
          <w:rStyle w:val="Hyperlink"/>
        </w:rPr>
      </w:pPr>
      <w:hyperlink r:id="rId824"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25"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26" w:history="1">
        <w:r w:rsidRPr="00141BF7">
          <w:rPr>
            <w:rStyle w:val="Hyperlink"/>
          </w:rPr>
          <w:t>script</w:t>
        </w:r>
      </w:hyperlink>
      <w:r>
        <w:t xml:space="preserve"> to use this to get common names and </w:t>
      </w:r>
      <w:hyperlink r:id="rId827"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28"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29"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30" w:history="1">
        <w:r w:rsidRPr="00BF45E3">
          <w:rPr>
            <w:rStyle w:val="Hyperlink"/>
          </w:rPr>
          <w:t>here</w:t>
        </w:r>
      </w:hyperlink>
      <w:r>
        <w:t xml:space="preserve">. My user/pass: </w:t>
      </w:r>
      <w:hyperlink r:id="rId831"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8B67DE" w:rsidP="007D2F52">
      <w:pPr>
        <w:pStyle w:val="Code"/>
      </w:pPr>
      <w:hyperlink r:id="rId832"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lastRenderedPageBreak/>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8B67DE" w:rsidP="000E5536">
      <w:pPr>
        <w:pStyle w:val="BodyText2"/>
      </w:pPr>
      <w:hyperlink r:id="rId833"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lastRenderedPageBreak/>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8B67DE" w:rsidP="000E5536">
      <w:pPr>
        <w:pStyle w:val="BodyText"/>
      </w:pPr>
      <w:hyperlink r:id="rId834"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8B67DE" w:rsidP="000E5536">
      <w:pPr>
        <w:pStyle w:val="BodyText"/>
      </w:pPr>
      <w:hyperlink r:id="rId835"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8B67DE" w:rsidP="000E5536">
      <w:pPr>
        <w:pStyle w:val="BodyText"/>
      </w:pPr>
      <w:hyperlink r:id="rId836"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8B67DE" w:rsidP="000E5536">
      <w:pPr>
        <w:pStyle w:val="BodyText"/>
      </w:pPr>
      <w:hyperlink r:id="rId837"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8B67DE" w:rsidP="000E5536">
      <w:pPr>
        <w:pStyle w:val="BodyText"/>
      </w:pPr>
      <w:hyperlink r:id="rId838"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8B67DE" w:rsidP="000E5536">
      <w:pPr>
        <w:pStyle w:val="BodyText"/>
      </w:pPr>
      <w:hyperlink r:id="rId839"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8B67DE" w:rsidP="000E5536">
      <w:pPr>
        <w:pStyle w:val="BodyText"/>
      </w:pPr>
      <w:hyperlink r:id="rId840" w:history="1">
        <w:r w:rsidR="00F92100" w:rsidRPr="00677931">
          <w:rPr>
            <w:rStyle w:val="Hyperlink"/>
          </w:rPr>
          <w:t>Apache HBase: An Introduction, Todd Lipcon, Cloudera</w:t>
        </w:r>
      </w:hyperlink>
    </w:p>
    <w:p w14:paraId="7ADD15E1" w14:textId="77777777" w:rsidR="00F92100" w:rsidRDefault="00F92100" w:rsidP="000E5536">
      <w:pPr>
        <w:pStyle w:val="BodyText"/>
      </w:pPr>
      <w:r>
        <w:lastRenderedPageBreak/>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8B67DE" w:rsidP="000E5536">
      <w:pPr>
        <w:pStyle w:val="BodyText"/>
      </w:pPr>
      <w:hyperlink r:id="rId841"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8B67DE" w:rsidP="000E5536">
      <w:pPr>
        <w:pStyle w:val="BodyText"/>
      </w:pPr>
      <w:hyperlink r:id="rId842"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8B67DE" w:rsidP="000E5536">
      <w:pPr>
        <w:pStyle w:val="BodyText"/>
      </w:pPr>
      <w:hyperlink r:id="rId843"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8B67DE" w:rsidP="000E5536">
      <w:pPr>
        <w:pStyle w:val="BodyText"/>
      </w:pPr>
      <w:hyperlink r:id="rId844"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8B67DE" w:rsidP="000E5536">
      <w:pPr>
        <w:pStyle w:val="BodyText"/>
      </w:pPr>
      <w:hyperlink r:id="rId845"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8B67DE" w:rsidP="000E5536">
      <w:pPr>
        <w:pStyle w:val="BodyText"/>
      </w:pPr>
      <w:hyperlink r:id="rId846"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8B67DE" w:rsidP="000E5536">
      <w:pPr>
        <w:pStyle w:val="BodyText"/>
        <w:rPr>
          <w:color w:val="F49100" w:themeColor="hyperlink"/>
          <w:u w:val="single"/>
        </w:rPr>
      </w:pPr>
      <w:hyperlink r:id="rId847"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8B67DE" w:rsidP="000E5536">
      <w:pPr>
        <w:pStyle w:val="BodyText"/>
      </w:pPr>
      <w:hyperlink r:id="rId848"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8B67DE" w:rsidP="000E5536">
      <w:pPr>
        <w:pStyle w:val="BodyText"/>
      </w:pPr>
      <w:hyperlink r:id="rId849"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8B67DE" w:rsidP="000E5536">
      <w:pPr>
        <w:pStyle w:val="BodyText2"/>
      </w:pPr>
      <w:hyperlink r:id="rId850"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8B67DE" w:rsidP="000E5536">
      <w:pPr>
        <w:pStyle w:val="BodyText2"/>
      </w:pPr>
      <w:hyperlink r:id="rId851"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8B67DE" w:rsidP="000E5536">
      <w:pPr>
        <w:pStyle w:val="BodyText"/>
      </w:pPr>
      <w:hyperlink r:id="rId852"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8B67DE" w:rsidP="000E5536">
      <w:pPr>
        <w:pStyle w:val="BodyText"/>
      </w:pPr>
      <w:hyperlink r:id="rId853"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8B67DE" w:rsidP="000E5536">
      <w:pPr>
        <w:pStyle w:val="BodyText"/>
      </w:pPr>
      <w:hyperlink r:id="rId854"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8B67DE" w:rsidP="000E5536">
      <w:pPr>
        <w:pStyle w:val="BodyText"/>
      </w:pPr>
      <w:hyperlink r:id="rId855"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56"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8B67DE" w:rsidP="000E5536">
      <w:pPr>
        <w:pStyle w:val="BodyText"/>
      </w:pPr>
      <w:hyperlink r:id="rId857"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8B67DE" w:rsidP="000E5536">
      <w:pPr>
        <w:pStyle w:val="BodyText"/>
      </w:pPr>
      <w:hyperlink r:id="rId858"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8B67DE" w:rsidP="000E5536">
      <w:pPr>
        <w:pStyle w:val="BodyText"/>
      </w:pPr>
      <w:hyperlink r:id="rId859"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lastRenderedPageBreak/>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lastRenderedPageBreak/>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t xml:space="preserve">[dopa@hadoop-sn gutenberg]$ wget -O pg20417.txt </w:t>
      </w:r>
      <w:hyperlink r:id="rId860"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61"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62" w:history="1">
        <w:r w:rsidRPr="00560944">
          <w:rPr>
            <w:rStyle w:val="Hyperlink"/>
          </w:rPr>
          <w:t>Simplify</w:t>
        </w:r>
      </w:hyperlink>
      <w:r>
        <w:t xml:space="preserve"> methods in the ESRI Geometry API are equivalent to the ItopologicalOperator.Simplify method which is documented </w:t>
      </w:r>
      <w:hyperlink r:id="rId863"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64"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t xml:space="preserve">ST_NumGeometries returns null for all Points, Lines and Polygons as these are not multi geometries. See the source code </w:t>
      </w:r>
      <w:hyperlink r:id="rId865"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lastRenderedPageBreak/>
        <w:t>Hadoop Python libraries</w:t>
      </w:r>
    </w:p>
    <w:p w14:paraId="2E9765A9" w14:textId="77777777" w:rsidR="0063601F" w:rsidRDefault="0063601F" w:rsidP="000E5536">
      <w:pPr>
        <w:pStyle w:val="BodyText"/>
      </w:pPr>
    </w:p>
    <w:p w14:paraId="0123BED8" w14:textId="77777777" w:rsidR="0063601F" w:rsidRDefault="008B67DE" w:rsidP="000E5536">
      <w:pPr>
        <w:pStyle w:val="BodyText"/>
      </w:pPr>
      <w:hyperlink r:id="rId866"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67"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68" w:history="1">
        <w:r w:rsidRPr="00E976A1">
          <w:rPr>
            <w:rStyle w:val="Hyperlink"/>
          </w:rPr>
          <w:t>here</w:t>
        </w:r>
      </w:hyperlink>
      <w:r>
        <w:t xml:space="preserve"> and </w:t>
      </w:r>
      <w:hyperlink r:id="rId869"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70"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71" w:history="1">
        <w:r w:rsidRPr="00F92100">
          <w:rPr>
            <w:rStyle w:val="Hyperlink"/>
          </w:rPr>
          <w:t>here</w:t>
        </w:r>
      </w:hyperlink>
      <w:r>
        <w:t xml:space="preserve"> and introduction </w:t>
      </w:r>
      <w:hyperlink r:id="rId872" w:history="1">
        <w:r w:rsidRPr="000E48F4">
          <w:rPr>
            <w:rStyle w:val="Hyperlink"/>
          </w:rPr>
          <w:t>video for v 4.5 here</w:t>
        </w:r>
      </w:hyperlink>
      <w:r>
        <w:t xml:space="preserve">.  </w:t>
      </w:r>
      <w:hyperlink r:id="rId873"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8B67DE" w:rsidP="000E5536">
      <w:pPr>
        <w:pStyle w:val="BodyText2"/>
      </w:pPr>
      <w:hyperlink r:id="rId874"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8B67DE" w:rsidP="000E5536">
      <w:pPr>
        <w:pStyle w:val="BodyText2"/>
      </w:pPr>
      <w:hyperlink r:id="rId875"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8B67DE" w:rsidP="000E5536">
      <w:pPr>
        <w:pStyle w:val="BodyText2"/>
      </w:pPr>
      <w:hyperlink r:id="rId876"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77"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lastRenderedPageBreak/>
        <w:t xml:space="preserve">Excellent guide to Beeline </w:t>
      </w:r>
      <w:hyperlink r:id="rId878"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79" w:history="1">
        <w:r w:rsidRPr="00063BAD">
          <w:rPr>
            <w:rStyle w:val="Hyperlink"/>
          </w:rPr>
          <w:t>HDFS</w:t>
        </w:r>
      </w:hyperlink>
      <w:r>
        <w:t xml:space="preserve"> docs) using the Hadoop File System shell (see </w:t>
      </w:r>
      <w:hyperlink r:id="rId880"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81"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82"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lastRenderedPageBreak/>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83" w:history="1">
        <w:r w:rsidRPr="00CB45C1">
          <w:rPr>
            <w:rStyle w:val="Hyperlink"/>
          </w:rPr>
          <w:t>Pydoop</w:t>
        </w:r>
      </w:hyperlink>
      <w:r>
        <w:t xml:space="preserve"> – it is also on </w:t>
      </w:r>
      <w:hyperlink r:id="rId884"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85"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lastRenderedPageBreak/>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86"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87"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88"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lastRenderedPageBreak/>
        <w:t>This is because you are not connecting using the ssh method. If you do it in Firefox, the following call works:</w:t>
      </w:r>
    </w:p>
    <w:p w14:paraId="29965BB0" w14:textId="77777777" w:rsidR="0063601F" w:rsidRDefault="008B67DE" w:rsidP="000E5536">
      <w:pPr>
        <w:pStyle w:val="Code"/>
        <w:rPr>
          <w:rStyle w:val="Hyperlink"/>
        </w:rPr>
      </w:pPr>
      <w:hyperlink r:id="rId889" w:history="1">
        <w:r w:rsidR="0063601F" w:rsidRPr="00DB27B0">
          <w:rPr>
            <w:rStyle w:val="Hyperlink"/>
          </w:rPr>
          <w:t>http://hadoop-m1:50070/webhdfs/v1/user/hive/warehouse/wdpa?op=LISTSTATUS</w:t>
        </w:r>
      </w:hyperlink>
    </w:p>
    <w:p w14:paraId="3F7EBD28" w14:textId="70F2DFA4" w:rsidR="00A5203B" w:rsidRDefault="008B67DE" w:rsidP="000E5536">
      <w:pPr>
        <w:pStyle w:val="Code"/>
      </w:pPr>
      <w:hyperlink r:id="rId890"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8B67DE" w:rsidP="000E5536">
      <w:pPr>
        <w:pStyle w:val="Code"/>
      </w:pPr>
      <w:hyperlink r:id="rId891"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6" w:name="_Ref371950375"/>
      <w:r>
        <w:t xml:space="preserve">MapReduce is the Hadoop software framework for processing HDFS data. There is a tutorial </w:t>
      </w:r>
      <w:hyperlink r:id="rId892" w:history="1">
        <w:r w:rsidRPr="00AC0DCD">
          <w:rPr>
            <w:rStyle w:val="Hyperlink"/>
          </w:rPr>
          <w:t>here</w:t>
        </w:r>
      </w:hyperlink>
      <w:r>
        <w:t xml:space="preserve">. How the actual MapReduce operations are actually carried out is documented </w:t>
      </w:r>
      <w:hyperlink r:id="rId893" w:history="1">
        <w:r w:rsidRPr="00B913D7">
          <w:rPr>
            <w:rStyle w:val="Hyperlink"/>
          </w:rPr>
          <w:t>here</w:t>
        </w:r>
      </w:hyperlink>
      <w:r>
        <w:t>.</w:t>
      </w:r>
    </w:p>
    <w:p w14:paraId="67BCD274" w14:textId="77777777" w:rsidR="0063601F" w:rsidRDefault="0063601F" w:rsidP="000E5536">
      <w:pPr>
        <w:pStyle w:val="Heading6"/>
      </w:pPr>
      <w:r>
        <w:t>Streaming API</w:t>
      </w:r>
      <w:bookmarkEnd w:id="136"/>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94"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95"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lastRenderedPageBreak/>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7">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lastRenderedPageBreak/>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6252E">
      <w:pPr>
        <w:pStyle w:val="ListNumber"/>
        <w:numPr>
          <w:ilvl w:val="0"/>
          <w:numId w:val="20"/>
        </w:numPr>
      </w:pPr>
      <w:r>
        <w:t xml:space="preserve">Installing Eclipse from </w:t>
      </w:r>
      <w:hyperlink r:id="rId898" w:history="1">
        <w:r w:rsidRPr="007A1FDA">
          <w:rPr>
            <w:rStyle w:val="Hyperlink"/>
          </w:rPr>
          <w:t>here</w:t>
        </w:r>
      </w:hyperlink>
    </w:p>
    <w:p w14:paraId="32804ED5" w14:textId="77777777" w:rsidR="0063601F" w:rsidRDefault="0063601F" w:rsidP="0006252E">
      <w:pPr>
        <w:pStyle w:val="ListNumber"/>
        <w:numPr>
          <w:ilvl w:val="0"/>
          <w:numId w:val="20"/>
        </w:numPr>
      </w:pPr>
      <w:r>
        <w:t xml:space="preserve">Clone Wills basic template from </w:t>
      </w:r>
      <w:hyperlink r:id="rId899" w:history="1">
        <w:r w:rsidRPr="00FC772D">
          <w:rPr>
            <w:rStyle w:val="Hyperlink"/>
          </w:rPr>
          <w:t>GitHub</w:t>
        </w:r>
      </w:hyperlink>
      <w:r>
        <w:t xml:space="preserve"> using GitHub Desktop – this will put the project on the local machine</w:t>
      </w:r>
    </w:p>
    <w:p w14:paraId="7F5D0CD4" w14:textId="77777777" w:rsidR="0063601F" w:rsidRDefault="0063601F" w:rsidP="0006252E">
      <w:pPr>
        <w:pStyle w:val="ListNumber"/>
        <w:numPr>
          <w:ilvl w:val="0"/>
          <w:numId w:val="20"/>
        </w:numPr>
      </w:pPr>
      <w:r>
        <w:t>Import the project as a Mavern Project</w:t>
      </w:r>
    </w:p>
    <w:p w14:paraId="2FC21DD9" w14:textId="77777777" w:rsidR="0063601F" w:rsidRPr="007A1FDA" w:rsidRDefault="0063601F" w:rsidP="0006252E">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8B67DE" w:rsidP="000E5536">
      <w:pPr>
        <w:pStyle w:val="BodyText2"/>
      </w:pPr>
      <w:hyperlink r:id="rId900"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901"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7" w:name="_Ref384899212"/>
      <w:r>
        <w:t>Building</w:t>
      </w:r>
      <w:bookmarkEnd w:id="137"/>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lastRenderedPageBreak/>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902" w:history="1">
        <w:r w:rsidRPr="00CE4588">
          <w:rPr>
            <w:rStyle w:val="Hyperlink"/>
          </w:rPr>
          <w:t>here</w:t>
        </w:r>
      </w:hyperlink>
      <w:r>
        <w:t xml:space="preserve">. You should use the distributed cache (see </w:t>
      </w:r>
      <w:hyperlink r:id="rId903"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04"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lastRenderedPageBreak/>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lastRenderedPageBreak/>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lastRenderedPageBreak/>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905"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906"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907"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lastRenderedPageBreak/>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08"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8" w:name="_Ref388430329"/>
      <w:r>
        <w:t xml:space="preserve">Good article from Todd Lipcon </w:t>
      </w:r>
      <w:hyperlink r:id="rId909"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8"/>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9" w:name="_Ref398908718"/>
      <w:r>
        <w:t>Map/Reduce logs</w:t>
      </w:r>
      <w:bookmarkEnd w:id="139"/>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0" w:name="_Ref454466051"/>
      <w:r>
        <w:t>JobHistory Server</w:t>
      </w:r>
      <w:bookmarkEnd w:id="140"/>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lastRenderedPageBreak/>
        <w:t>Overview</w:t>
      </w:r>
    </w:p>
    <w:p w14:paraId="1CE61726" w14:textId="77777777" w:rsidR="0063601F" w:rsidRDefault="0063601F" w:rsidP="000E5536">
      <w:pPr>
        <w:pStyle w:val="BodyText2"/>
      </w:pPr>
      <w:r>
        <w:t xml:space="preserve">Good overview of scaling and masters, regions and region servers </w:t>
      </w:r>
      <w:hyperlink r:id="rId910"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911"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912" w:history="1">
        <w:r>
          <w:rPr>
            <w:rStyle w:val="Hyperlink"/>
            <w:rFonts w:eastAsia="Times New Roman"/>
          </w:rPr>
          <w:t>h05-nn01.jrc.it</w:t>
        </w:r>
      </w:hyperlink>
    </w:p>
    <w:p w14:paraId="0375C1F3" w14:textId="77777777" w:rsidR="0063601F" w:rsidRDefault="008B67DE" w:rsidP="000E5536">
      <w:pPr>
        <w:pStyle w:val="BodyText"/>
        <w:rPr>
          <w:rFonts w:eastAsia="Times New Roman"/>
        </w:rPr>
      </w:pPr>
      <w:hyperlink r:id="rId913"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8B67DE" w:rsidP="000E5536">
      <w:pPr>
        <w:pStyle w:val="BodyText"/>
        <w:rPr>
          <w:rFonts w:eastAsia="Times New Roman"/>
        </w:rPr>
      </w:pPr>
      <w:hyperlink r:id="rId914"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15"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lastRenderedPageBreak/>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16"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lastRenderedPageBreak/>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17"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lastRenderedPageBreak/>
        <w:t>&gt;&gt;&gt; import os</w:t>
      </w:r>
    </w:p>
    <w:p w14:paraId="01B70E80" w14:textId="77777777" w:rsidR="0063601F" w:rsidRDefault="0063601F" w:rsidP="000E5536">
      <w:pPr>
        <w:pStyle w:val="Code"/>
      </w:pPr>
      <w:r w:rsidRPr="00062A11">
        <w:t xml:space="preserve">&gt;&gt;&gt; os.system("scp </w:t>
      </w:r>
      <w:hyperlink r:id="rId918"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lastRenderedPageBreak/>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lastRenderedPageBreak/>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1" w:name="_Ref371938052"/>
      <w:r>
        <w:t>Debugging</w:t>
      </w:r>
      <w:bookmarkEnd w:id="141"/>
    </w:p>
    <w:p w14:paraId="2996E0FB" w14:textId="77777777" w:rsidR="0063601F" w:rsidRDefault="0063601F" w:rsidP="000E5536">
      <w:pPr>
        <w:pStyle w:val="BodyText2"/>
      </w:pPr>
      <w:r>
        <w:t xml:space="preserve">The HBase </w:t>
      </w:r>
      <w:hyperlink r:id="rId919"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8B67DE" w:rsidP="000E5536">
      <w:pPr>
        <w:pStyle w:val="BodyText2"/>
      </w:pPr>
      <w:hyperlink r:id="rId920"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21"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t xml:space="preserve">Integration docs are </w:t>
      </w:r>
      <w:hyperlink r:id="rId922"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23"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 xml:space="preserve">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w:t>
      </w:r>
      <w:r w:rsidRPr="008F300A">
        <w:rPr>
          <w:rStyle w:val="red"/>
        </w:rPr>
        <w:lastRenderedPageBreak/>
        <w:t>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2"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3" w:name="_Ref387841007"/>
      <w:r>
        <w:t>Configuration</w:t>
      </w:r>
      <w:bookmarkEnd w:id="143"/>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24" w:history="1">
        <w:r w:rsidRPr="009E7907">
          <w:rPr>
            <w:rStyle w:val="Hyperlink"/>
          </w:rPr>
          <w:t>this</w:t>
        </w:r>
      </w:hyperlink>
      <w:r>
        <w:t xml:space="preserve"> section of the docs. There are parameters that you can specify when you execute a query in Hive – these are listed </w:t>
      </w:r>
      <w:hyperlink r:id="rId925"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lastRenderedPageBreak/>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26"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27"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28"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4" w:name="_Ref386018783"/>
      <w:r>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4"/>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5" w:name="_Ref401673519"/>
      <w:r>
        <w:t>Creating tables</w:t>
      </w:r>
      <w:bookmarkEnd w:id="145"/>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29"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30"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31"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lastRenderedPageBreak/>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2"/>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6" w:name="_Ref454437496"/>
      <w:bookmarkStart w:id="147" w:name="_Ref384894195"/>
      <w:r>
        <w:t>Building the jar files</w:t>
      </w:r>
      <w:bookmarkEnd w:id="146"/>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32"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33"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lastRenderedPageBreak/>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34"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0E5536">
      <w:pPr>
        <w:pStyle w:val="BodyText2"/>
      </w:pPr>
      <w:r>
        <w:lastRenderedPageBreak/>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8"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8"/>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t>hive</w:t>
      </w:r>
      <w:r w:rsidRPr="005A35F0">
        <w:t>&gt; load data inpath 'test_unenclosed.json' into table counties;</w:t>
      </w:r>
    </w:p>
    <w:p w14:paraId="218A1991" w14:textId="77777777" w:rsidR="0063601F" w:rsidRDefault="0063601F" w:rsidP="000E5536">
      <w:pPr>
        <w:pStyle w:val="Code"/>
      </w:pPr>
      <w:r w:rsidRPr="005A35F0">
        <w:lastRenderedPageBreak/>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35"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36"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t>Exception in thread "main" java.lang.NullPointerException</w:t>
      </w:r>
    </w:p>
    <w:p w14:paraId="1D6D25BE" w14:textId="77777777" w:rsidR="00AC395A" w:rsidRDefault="00AC395A" w:rsidP="000E5536">
      <w:pPr>
        <w:pStyle w:val="Code"/>
      </w:pPr>
      <w:r>
        <w:lastRenderedPageBreak/>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37"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9" w:name="_Ref454461976"/>
      <w:r>
        <w:lastRenderedPageBreak/>
        <w:t>As permanent functions</w:t>
      </w:r>
      <w:bookmarkEnd w:id="149"/>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38"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39"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40"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41"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0" w:name="_Ref454377551"/>
      <w:r>
        <w:t>Using Beeswax UI</w:t>
      </w:r>
      <w:bookmarkEnd w:id="150"/>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2">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1" w:name="_Ref454542633"/>
      <w:r>
        <w:t>Using Beeline</w:t>
      </w:r>
      <w:bookmarkEnd w:id="151"/>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43"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8B67DE" w:rsidP="000E5536">
      <w:pPr>
        <w:pStyle w:val="BodyText2"/>
      </w:pPr>
      <w:hyperlink r:id="rId944"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45"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46" w:history="1">
        <w:r w:rsidRPr="00FB3083">
          <w:rPr>
            <w:rStyle w:val="Hyperlink"/>
          </w:rPr>
          <w:t>http://hadoop-h05:8888/about/</w:t>
        </w:r>
      </w:hyperlink>
      <w:r>
        <w:t xml:space="preserve"> now </w:t>
      </w:r>
      <w:hyperlink r:id="rId947" w:history="1">
        <w:r w:rsidRPr="00DB27B0">
          <w:rPr>
            <w:rStyle w:val="Hyperlink"/>
          </w:rPr>
          <w:t>http://hadoop-m2:8888/</w:t>
        </w:r>
      </w:hyperlink>
      <w:r w:rsidR="00DD4E76">
        <w:t xml:space="preserve"> now </w:t>
      </w:r>
      <w:hyperlink r:id="rId948"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49" w:history="1">
        <w:r>
          <w:rPr>
            <w:rStyle w:val="Hyperlink"/>
          </w:rPr>
          <w:t>http://hadoop-h05:8888/</w:t>
        </w:r>
      </w:hyperlink>
      <w:r>
        <w:t xml:space="preserve">  now </w:t>
      </w:r>
      <w:hyperlink r:id="rId950"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51"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52"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2" w:name="_Ref384803343"/>
      <w:r>
        <w:t>Importing files</w:t>
      </w:r>
      <w:bookmarkEnd w:id="152"/>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53" w:history="1">
        <w:r>
          <w:rPr>
            <w:rStyle w:val="Hyperlink"/>
          </w:rPr>
          <w:t>github</w:t>
        </w:r>
      </w:hyperlink>
      <w:r>
        <w:t xml:space="preserve">. </w:t>
      </w:r>
    </w:p>
    <w:p w14:paraId="490ED5A9" w14:textId="77777777" w:rsidR="0063601F" w:rsidRDefault="008B67DE" w:rsidP="000E5536">
      <w:pPr>
        <w:pStyle w:val="BodyText2"/>
      </w:pPr>
      <w:hyperlink r:id="rId954"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8B67DE" w:rsidP="000E5536">
      <w:pPr>
        <w:pStyle w:val="BodyText"/>
      </w:pPr>
      <w:hyperlink r:id="rId955"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8B67DE" w:rsidP="000E5536">
      <w:pPr>
        <w:pStyle w:val="BodyText"/>
      </w:pPr>
      <w:hyperlink r:id="rId956"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57"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58"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59" w:history="1">
        <w:r w:rsidRPr="00152A63">
          <w:rPr>
            <w:rStyle w:val="Hyperlink"/>
          </w:rPr>
          <w:t>Sqoop</w:t>
        </w:r>
      </w:hyperlink>
      <w:r>
        <w:t xml:space="preserve"> in Hue doesn’t really work – this is because Sqoop isn’t really implemented outside the command line. So we have to use the command line. </w:t>
      </w:r>
      <w:hyperlink r:id="rId960"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61"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62"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63"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64"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8B67DE" w:rsidP="000E5536">
      <w:pPr>
        <w:pStyle w:val="BodyText2"/>
      </w:pPr>
      <w:hyperlink r:id="rId965"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66"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3" w:name="_Ref401925991"/>
      <w:r>
        <w:t>Issues with dissolving features</w:t>
      </w:r>
      <w:bookmarkEnd w:id="153"/>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67"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8">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9">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0">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06252E">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6252E">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71"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72"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73"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4">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75"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4" w:name="_Ref404856316"/>
      <w:r>
        <w:t>Dissolving in ArcGIS</w:t>
      </w:r>
      <w:bookmarkEnd w:id="154"/>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76"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6252E">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6252E">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6252E">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06252E">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6252E">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77"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8B67DE" w:rsidP="000E5536">
      <w:pPr>
        <w:pStyle w:val="BodyText2"/>
      </w:pPr>
      <w:hyperlink r:id="rId978"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5"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8B67DE" w:rsidP="000E5536">
      <w:pPr>
        <w:pStyle w:val="BodyText2"/>
      </w:pPr>
      <w:hyperlink r:id="rId979"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45CE2D5A" w:rsidR="004A03B1" w:rsidRDefault="004A03B1" w:rsidP="004A03B1">
      <w:pPr>
        <w:pStyle w:val="Heading5"/>
      </w:pPr>
      <w:bookmarkStart w:id="156" w:name="_Ubuntu_14.04_1"/>
      <w:bookmarkEnd w:id="156"/>
      <w:r>
        <w:t xml:space="preserve">Ubuntu 14.04 </w:t>
      </w:r>
    </w:p>
    <w:p w14:paraId="11AEA75F" w14:textId="2C3B8509" w:rsidR="00E619E0" w:rsidRPr="00E619E0" w:rsidRDefault="00E619E0" w:rsidP="00E619E0">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80"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7" w:name="_Ref417032864"/>
      <w:r>
        <w:t>From UNIX</w:t>
      </w:r>
      <w:bookmarkEnd w:id="157"/>
    </w:p>
    <w:p w14:paraId="3C0C52F2" w14:textId="77777777" w:rsidR="00352E10" w:rsidRDefault="00352E10" w:rsidP="000E5536">
      <w:pPr>
        <w:pStyle w:val="BodyText2"/>
      </w:pPr>
      <w:r>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lastRenderedPageBreak/>
        <w:t xml:space="preserve">On the SPREP Ubuntu machine with a default Postgresql database, there are a couple of additional steps. Following the instructions </w:t>
      </w:r>
      <w:hyperlink r:id="rId981"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82"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8" w:name="_Toc315774584"/>
      <w:bookmarkStart w:id="159" w:name="_Toc315774583"/>
      <w:bookmarkStart w:id="160" w:name="_Toc315774576"/>
      <w:bookmarkEnd w:id="155"/>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lastRenderedPageBreak/>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83"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84"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lastRenderedPageBreak/>
        <w:t>Geometry functions</w:t>
      </w:r>
      <w:bookmarkEnd w:id="161"/>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2" w:name="_Ref389828346"/>
      <w:r>
        <w:t>Creating geometries from text</w:t>
      </w:r>
      <w:bookmarkEnd w:id="162"/>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lastRenderedPageBreak/>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3" w:name="_Toc315774586"/>
      <w:bookmarkStart w:id="16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lastRenderedPageBreak/>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8B67DE" w:rsidP="000E5536">
      <w:pPr>
        <w:pStyle w:val="BodyText2"/>
      </w:pPr>
      <w:hyperlink r:id="rId985"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86"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lastRenderedPageBreak/>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0AC6BD1C" w:rsidR="0068309D" w:rsidRDefault="002C7CA0" w:rsidP="0068309D">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87"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lastRenderedPageBreak/>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3"/>
    </w:p>
    <w:p w14:paraId="03474788" w14:textId="77777777" w:rsidR="00352E10" w:rsidRDefault="00352E10" w:rsidP="000E5536">
      <w:pPr>
        <w:pStyle w:val="BodyText"/>
      </w:pPr>
      <w:r>
        <w:t>Partitioning may help performance:</w:t>
      </w:r>
    </w:p>
    <w:p w14:paraId="608FEA38" w14:textId="77777777" w:rsidR="00352E10" w:rsidRDefault="008B67DE" w:rsidP="000E5536">
      <w:pPr>
        <w:pStyle w:val="BodyText"/>
      </w:pPr>
      <w:hyperlink r:id="rId988"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89"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90"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91"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5" w:name="_Toc315774577"/>
      <w:r>
        <w:t>Security</w:t>
      </w:r>
      <w:bookmarkEnd w:id="16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6"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t>select * from spatial_ref_sys</w:t>
      </w:r>
    </w:p>
    <w:p w14:paraId="78648487" w14:textId="77777777" w:rsidR="00352E10" w:rsidRDefault="00352E10" w:rsidP="000E5536">
      <w:pPr>
        <w:pStyle w:val="BodyText2"/>
      </w:pPr>
      <w:r>
        <w:t>But I cant find Mollweide! Looks like you need to add it to the spatial_ref_sys table (</w:t>
      </w:r>
      <w:hyperlink r:id="rId992" w:anchor="spatial_ref_sys" w:history="1">
        <w:r w:rsidRPr="00CD1471">
          <w:rPr>
            <w:rStyle w:val="Hyperlink"/>
          </w:rPr>
          <w:t>here</w:t>
        </w:r>
      </w:hyperlink>
      <w:r>
        <w:t xml:space="preserve">). The one I want is here: </w:t>
      </w:r>
      <w:hyperlink r:id="rId993"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lastRenderedPageBreak/>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6"/>
    </w:p>
    <w:p w14:paraId="6452B8D1" w14:textId="77777777" w:rsidR="00352E10" w:rsidRPr="00D9232E" w:rsidRDefault="00352E10" w:rsidP="000E5536">
      <w:pPr>
        <w:pStyle w:val="BodyText2"/>
      </w:pPr>
      <w:r>
        <w:t xml:space="preserve">Documented here </w:t>
      </w:r>
      <w:hyperlink r:id="rId994"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7" w:name="_Toc315774627"/>
      <w:bookmarkEnd w:id="159"/>
      <w:bookmarkEnd w:id="160"/>
      <w:bookmarkEnd w:id="164"/>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68" w:name="_Disk_usage_1"/>
      <w:bookmarkEnd w:id="168"/>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9" w:name="_On_Ubuntu_14.04_1"/>
      <w:bookmarkEnd w:id="169"/>
      <w:r>
        <w:t>On Ubuntu 14.04</w:t>
      </w:r>
    </w:p>
    <w:p w14:paraId="6F75D69A" w14:textId="07B887DD" w:rsidR="00486985" w:rsidRDefault="00486985" w:rsidP="00486985">
      <w:pPr>
        <w:pStyle w:val="BodyText2"/>
      </w:pPr>
      <w:r>
        <w:t xml:space="preserve">Installing on Cloud9 following instructions </w:t>
      </w:r>
      <w:hyperlink r:id="rId995"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lastRenderedPageBreak/>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70" w:name="_phpPgAdmin"/>
      <w:bookmarkEnd w:id="170"/>
      <w:r>
        <w:t>phpPgAdmin</w:t>
      </w:r>
    </w:p>
    <w:p w14:paraId="0DA9F0E9" w14:textId="3539644E" w:rsidR="005B25A1" w:rsidRDefault="005B25A1" w:rsidP="005B25A1">
      <w:pPr>
        <w:pStyle w:val="Heading6"/>
      </w:pPr>
      <w:r>
        <w:t>Installation</w:t>
      </w:r>
    </w:p>
    <w:p w14:paraId="0C44A084" w14:textId="5B384EC3" w:rsidR="005B25A1" w:rsidRDefault="0054440F" w:rsidP="0054440F">
      <w:pPr>
        <w:pStyle w:val="BodyText2"/>
      </w:pPr>
      <w:bookmarkStart w:id="171" w:name="_Ubuntu_14.04"/>
      <w:bookmarkEnd w:id="171"/>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72" w:name="_Configuration"/>
      <w:bookmarkEnd w:id="172"/>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3"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96"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97"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98"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xml:space="preserve">’. Need to set it to 1.7. Couldn’t work out how to do it so </w:t>
      </w:r>
      <w:r>
        <w:lastRenderedPageBreak/>
        <w:t>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99"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1000"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1001"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1002"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lastRenderedPageBreak/>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1003"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04"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05"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1006"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0E5536">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1008"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3"/>
      <w:r>
        <w:t xml:space="preserve"> Desktop</w:t>
      </w:r>
    </w:p>
    <w:p w14:paraId="4570906F" w14:textId="77777777" w:rsidR="004B461D" w:rsidRDefault="004B461D" w:rsidP="000E5536">
      <w:pPr>
        <w:pStyle w:val="Heading5"/>
      </w:pPr>
      <w:bookmarkStart w:id="174" w:name="_Ref352067525"/>
      <w:bookmarkStart w:id="175" w:name="_Toc315774624"/>
      <w:r>
        <w:t>Accessing PostGIS</w:t>
      </w:r>
      <w:bookmarkEnd w:id="174"/>
    </w:p>
    <w:p w14:paraId="0A61D1B6" w14:textId="77777777" w:rsidR="004B461D" w:rsidRDefault="004B461D" w:rsidP="000E5536">
      <w:pPr>
        <w:pStyle w:val="Heading6"/>
      </w:pPr>
      <w:bookmarkStart w:id="176" w:name="_Ref323214465"/>
      <w:r>
        <w:t>In 10</w:t>
      </w:r>
      <w:bookmarkEnd w:id="176"/>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1009"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1010"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0E5536">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1011"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12"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7"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13"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7"/>
    </w:p>
    <w:p w14:paraId="72C0C9CB" w14:textId="77777777" w:rsidR="00CF68BB" w:rsidRDefault="00CF68BB" w:rsidP="000E5536">
      <w:pPr>
        <w:pStyle w:val="Heading8"/>
      </w:pPr>
      <w:r>
        <w:t>Failures</w:t>
      </w:r>
    </w:p>
    <w:p w14:paraId="690A6F4C" w14:textId="77777777" w:rsidR="005F1D7A" w:rsidRDefault="003814E2" w:rsidP="000E5536">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14" w:history="1">
        <w:r w:rsidRPr="00A51C45">
          <w:rPr>
            <w:rStyle w:val="Hyperlink"/>
          </w:rPr>
          <w:t>error</w:t>
        </w:r>
      </w:hyperlink>
      <w:r>
        <w:t xml:space="preserve"> could be because the maximum error count (50,000) has been </w:t>
      </w:r>
      <w:hyperlink r:id="rId1015"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5"/>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8" w:name="_Toc315774625"/>
      <w:r>
        <w:t>Creating Script tools</w:t>
      </w:r>
      <w:bookmarkEnd w:id="178"/>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9" w:name="_Ref387145637"/>
      <w:r>
        <w:t>ArcPy Memory leaks</w:t>
      </w:r>
      <w:bookmarkEnd w:id="179"/>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16" w:anchor="/Running_a_script_in_process/00150000000r000000/" w:history="1">
        <w:r w:rsidR="0029603B" w:rsidRPr="0029603B">
          <w:rPr>
            <w:rStyle w:val="Hyperlink"/>
          </w:rPr>
          <w:t>here</w:t>
        </w:r>
      </w:hyperlink>
      <w:r w:rsidR="0029603B">
        <w:t xml:space="preserve">). This was suggested by someone else – see </w:t>
      </w:r>
      <w:hyperlink r:id="rId1017"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lastRenderedPageBreak/>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80" w:name="_Toc315774626"/>
      <w:r>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8B67DE" w:rsidP="000E5536">
      <w:pPr>
        <w:pStyle w:val="BodyText2"/>
      </w:pPr>
      <w:hyperlink r:id="rId1018"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19"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20"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80"/>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1" w:name="_Ref464223335"/>
      <w:r>
        <w:t>Exporting to HTML</w:t>
      </w:r>
      <w:bookmarkEnd w:id="181"/>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21"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2" w:name="_Ref434390506"/>
      <w:r>
        <w:t>Mapping</w:t>
      </w:r>
      <w:bookmarkEnd w:id="182"/>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22"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23"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24"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2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lastRenderedPageBreak/>
        <w:t>Upgrade issues</w:t>
      </w:r>
    </w:p>
    <w:p w14:paraId="079974F4" w14:textId="4C114E7E" w:rsidR="00E61D64" w:rsidRDefault="00E61D64" w:rsidP="000E5536">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26"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27"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3"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4" w:name="_Ref328037721"/>
      <w:r>
        <w:t>Coordinate order</w:t>
      </w:r>
      <w:bookmarkEnd w:id="184"/>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28"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29"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3"/>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lastRenderedPageBreak/>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30"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w:t>
      </w:r>
      <w:r w:rsidRPr="009F33FE">
        <w:lastRenderedPageBreak/>
        <w:t>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8B67DE" w:rsidP="000E5536">
      <w:pPr>
        <w:pStyle w:val="BodyText2"/>
        <w:rPr>
          <w:rStyle w:val="Hyperlink"/>
        </w:rPr>
      </w:pPr>
      <w:hyperlink r:id="rId1031"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8B67DE" w:rsidP="000E5536">
      <w:pPr>
        <w:pStyle w:val="BodyText2"/>
        <w:rPr>
          <w:rStyle w:val="Hyperlink"/>
        </w:rPr>
      </w:pPr>
      <w:hyperlink r:id="rId1032"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5" w:name="_Ref330801250"/>
      <w:r>
        <w:t>Changing ArcGIS Server Service Timeouts</w:t>
      </w:r>
      <w:bookmarkEnd w:id="185"/>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6" w:name="_Ref330988658"/>
      <w:r>
        <w:t xml:space="preserve">Changing the </w:t>
      </w:r>
      <w:r w:rsidRPr="009E7739">
        <w:t>httpRuntime executionTimeout</w:t>
      </w:r>
      <w:bookmarkEnd w:id="186"/>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33"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34"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35"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6">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37" w:history="1">
        <w:r w:rsidRPr="00F21B98">
          <w:rPr>
            <w:rStyle w:val="Hyperlink"/>
          </w:rPr>
          <w:t>here</w:t>
        </w:r>
      </w:hyperlink>
      <w:r>
        <w:t xml:space="preserve">. Downloading zip for Windows </w:t>
      </w:r>
      <w:hyperlink r:id="rId1038"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39"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40"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41"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42"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43"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44"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45"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7" w:name="_Ref364943144"/>
      <w:r>
        <w:t>Image metadata</w:t>
      </w:r>
      <w:bookmarkEnd w:id="187"/>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46"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7"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48"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06252E">
      <w:pPr>
        <w:pStyle w:val="ListNumber"/>
        <w:numPr>
          <w:ilvl w:val="0"/>
          <w:numId w:val="34"/>
        </w:numPr>
      </w:pPr>
      <w:r>
        <w:lastRenderedPageBreak/>
        <w:t>Click on Add WMS/WMTS Layer…</w:t>
      </w:r>
    </w:p>
    <w:p w14:paraId="780B0600" w14:textId="063643AD" w:rsidR="001874DC" w:rsidRDefault="001874DC" w:rsidP="0006252E">
      <w:pPr>
        <w:pStyle w:val="ListNumber"/>
        <w:numPr>
          <w:ilvl w:val="0"/>
          <w:numId w:val="34"/>
        </w:numPr>
      </w:pPr>
      <w:r>
        <w:t xml:space="preserve">Click on New and add the following in the url box: </w:t>
      </w:r>
      <w:hyperlink r:id="rId1049" w:history="1">
        <w:r w:rsidRPr="00661657">
          <w:rPr>
            <w:rStyle w:val="Hyperlink"/>
          </w:rPr>
          <w:t>http://services.arcgisonline.com/arcgis/rest/services/World_Topo_Map/MapServer/WMTS/</w:t>
        </w:r>
      </w:hyperlink>
    </w:p>
    <w:p w14:paraId="49928FA8" w14:textId="1E581AD5" w:rsidR="001874DC" w:rsidRPr="001874DC" w:rsidRDefault="001874DC" w:rsidP="0006252E">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50" w:history="1">
        <w:r w:rsidRPr="0001507A">
          <w:rPr>
            <w:rStyle w:val="Hyperlink"/>
          </w:rPr>
          <w:t>here</w:t>
        </w:r>
      </w:hyperlink>
      <w:r>
        <w:t>.</w:t>
      </w:r>
      <w:r w:rsidR="00526BE6">
        <w:t xml:space="preserve"> Here is the </w:t>
      </w:r>
      <w:hyperlink r:id="rId1051"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52"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8" w:name="_Ref464569146"/>
      <w:r>
        <w:t>Command line</w:t>
      </w:r>
      <w:bookmarkEnd w:id="188"/>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9" w:name="_Ref464651649"/>
      <w:r>
        <w:t>Set no data value</w:t>
      </w:r>
      <w:bookmarkEnd w:id="189"/>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1A0176">
      <w:pPr>
        <w:pStyle w:val="BodyText2"/>
      </w:pPr>
      <w:r>
        <w:t xml:space="preserve">On Cloud9 following instructions here: </w:t>
      </w:r>
      <w:hyperlink r:id="rId1053" w:history="1">
        <w:r w:rsidRPr="006A0A80">
          <w:rPr>
            <w:rStyle w:val="Hyperlink"/>
          </w:rPr>
          <w:t>http://jupyter.org/install.html</w:t>
        </w:r>
      </w:hyperlink>
      <w:r>
        <w:t xml:space="preserve"> using pip</w:t>
      </w:r>
    </w:p>
    <w:p w14:paraId="337ED560" w14:textId="77777777" w:rsidR="001A0176" w:rsidRDefault="001A0176" w:rsidP="001A0176">
      <w:pPr>
        <w:pStyle w:val="Unix"/>
      </w:pPr>
      <w:r>
        <w:t xml:space="preserve">blishten:~/workspace (master) $ sudo pip3 install --upgrade pip                                                                                                                                                                                                                                                                                </w:t>
      </w:r>
    </w:p>
    <w:p w14:paraId="23CC897C" w14:textId="77777777" w:rsidR="001A0176" w:rsidRDefault="001A0176" w:rsidP="001A0176">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1A0176">
      <w:pPr>
        <w:pStyle w:val="Unix"/>
      </w:pPr>
      <w:r>
        <w:t xml:space="preserve">  Downloading pip-9.0.1-py2.py3-none-any.whl (1.3MB): 1.3MB downloaded</w:t>
      </w:r>
    </w:p>
    <w:p w14:paraId="7231CE13" w14:textId="77777777" w:rsidR="001A0176" w:rsidRDefault="001A0176" w:rsidP="001A0176">
      <w:pPr>
        <w:pStyle w:val="Unix"/>
      </w:pPr>
      <w:r>
        <w:t>Installing collected packages: pip</w:t>
      </w:r>
    </w:p>
    <w:p w14:paraId="7BBBB180" w14:textId="77777777" w:rsidR="001A0176" w:rsidRDefault="001A0176" w:rsidP="001A0176">
      <w:pPr>
        <w:pStyle w:val="Unix"/>
      </w:pPr>
      <w:r>
        <w:t xml:space="preserve">  Found existing installation: pip 1.5.4</w:t>
      </w:r>
    </w:p>
    <w:p w14:paraId="6A956C6A" w14:textId="77777777" w:rsidR="001A0176" w:rsidRDefault="001A0176" w:rsidP="001A0176">
      <w:pPr>
        <w:pStyle w:val="Unix"/>
      </w:pPr>
      <w:r>
        <w:t xml:space="preserve">    Not uninstalling pip at /usr/lib/python3/dist-packages, owned by OS</w:t>
      </w:r>
    </w:p>
    <w:p w14:paraId="016D1486" w14:textId="77777777" w:rsidR="001A0176" w:rsidRDefault="001A0176" w:rsidP="001A0176">
      <w:pPr>
        <w:pStyle w:val="Unix"/>
      </w:pPr>
      <w:r>
        <w:t>Successfully installed pip</w:t>
      </w:r>
    </w:p>
    <w:p w14:paraId="50B90F60" w14:textId="77777777" w:rsidR="001A0176" w:rsidRDefault="001A0176" w:rsidP="001A0176">
      <w:pPr>
        <w:pStyle w:val="Unix"/>
      </w:pPr>
      <w:r>
        <w:t>Cleaning up...</w:t>
      </w:r>
    </w:p>
    <w:p w14:paraId="668FC6A4" w14:textId="77777777" w:rsidR="001A0176" w:rsidRDefault="001A0176" w:rsidP="001A0176">
      <w:pPr>
        <w:pStyle w:val="Unix"/>
      </w:pPr>
      <w:r w:rsidRPr="00625D86">
        <w:t>blishten:~/workspace $ sudo pip3 install jupyter</w:t>
      </w:r>
    </w:p>
    <w:p w14:paraId="34C4750B" w14:textId="77777777" w:rsidR="001A0176" w:rsidRPr="00625D86" w:rsidRDefault="001A0176" w:rsidP="001A0176">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1A0176">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8E6697">
      <w:pPr>
        <w:pStyle w:val="BodyText2"/>
      </w:pPr>
      <w:r>
        <w:t xml:space="preserve">To change the default Home folder for Jupyter Notebooks (instructions </w:t>
      </w:r>
      <w:hyperlink r:id="rId1054"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E6697">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E6697">
      <w:pPr>
        <w:pStyle w:val="Code"/>
      </w:pPr>
      <w:r w:rsidRPr="00056076">
        <w:t>c.NotebookApp.notebook_dir = u'E:/cottaan/Documents/GitHub'</w:t>
      </w:r>
    </w:p>
    <w:p w14:paraId="2CB2D9C0" w14:textId="5517618D" w:rsidR="001060FD" w:rsidRDefault="00F52741" w:rsidP="001060FD">
      <w:pPr>
        <w:pStyle w:val="Heading3"/>
      </w:pPr>
      <w:r>
        <w:lastRenderedPageBreak/>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1A0176">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628B6C6D" w14:textId="77777777" w:rsidR="001A0176" w:rsidRDefault="001A0176" w:rsidP="001A0176">
      <w:pPr>
        <w:pStyle w:val="BodyText2"/>
      </w:pPr>
      <w:r>
        <w:t>If you get a message ‘The kernel appears to have died - restarting automatically’ then all of your variables will have lost their values and you will need to restart to notebook.</w:t>
      </w:r>
      <w:r>
        <w:tab/>
        <w:t>There are a number of possible causes.</w:t>
      </w:r>
    </w:p>
    <w:p w14:paraId="19CB8FB4" w14:textId="77777777" w:rsidR="001A0176" w:rsidRPr="00F43F22" w:rsidRDefault="001A0176" w:rsidP="001A0176">
      <w:pPr>
        <w:pStyle w:val="BodyText2"/>
      </w:pPr>
    </w:p>
    <w:p w14:paraId="3154BAC4" w14:textId="77777777" w:rsidR="001A0176" w:rsidRDefault="001A0176" w:rsidP="001A0176">
      <w:pPr>
        <w:pStyle w:val="Heading6"/>
      </w:pPr>
      <w:r>
        <w:t>Intel MKL FATAL ERROR</w:t>
      </w:r>
    </w:p>
    <w:p w14:paraId="1A8DCAE5" w14:textId="77777777" w:rsidR="001A0176" w:rsidRDefault="001A0176" w:rsidP="001A0176">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1A0176">
      <w:pPr>
        <w:pStyle w:val="Unix"/>
      </w:pPr>
      <w:r>
        <w:t>&gt;&gt;&gt; model_50 = logregCV.fit(flat_train_dataset_50, datasets['train_labels'][:50])</w:t>
      </w:r>
    </w:p>
    <w:p w14:paraId="35B843BB" w14:textId="77777777" w:rsidR="001A0176" w:rsidRDefault="001A0176" w:rsidP="001A0176">
      <w:pPr>
        <w:pStyle w:val="Unix"/>
      </w:pPr>
      <w:r>
        <w:t>Intel MKL FATAL ERROR: Cannot load libmkl_avx2.so or libmkl_def.so.</w:t>
      </w:r>
    </w:p>
    <w:p w14:paraId="790B2A68" w14:textId="77777777" w:rsidR="001A0176" w:rsidRDefault="001A0176" w:rsidP="001A0176">
      <w:pPr>
        <w:pStyle w:val="Unix"/>
      </w:pPr>
      <w:r>
        <w:t>blishten:~/workspace (master) $</w:t>
      </w:r>
    </w:p>
    <w:p w14:paraId="3C66D0F1" w14:textId="77777777" w:rsidR="001A0176" w:rsidRDefault="001A0176" w:rsidP="001A0176">
      <w:pPr>
        <w:pStyle w:val="BodyText2"/>
      </w:pPr>
      <w:r>
        <w:t xml:space="preserve">This will definitely have caused the kernel to die in the Jupyter Notebook. There are some suggested fixes </w:t>
      </w:r>
      <w:hyperlink r:id="rId1055" w:history="1">
        <w:r w:rsidRPr="00C64EC9">
          <w:rPr>
            <w:rStyle w:val="Hyperlink"/>
          </w:rPr>
          <w:t>here</w:t>
        </w:r>
      </w:hyperlink>
      <w:r>
        <w:t>. When I run:</w:t>
      </w:r>
    </w:p>
    <w:p w14:paraId="4F6A7C73" w14:textId="77777777" w:rsidR="001A0176" w:rsidRDefault="001A0176" w:rsidP="001A0176">
      <w:pPr>
        <w:pStyle w:val="Unix"/>
      </w:pPr>
      <w:r w:rsidRPr="00C64EC9">
        <w:t>blishten:~/workspace (master) $ sudo conda update numpy</w:t>
      </w:r>
    </w:p>
    <w:p w14:paraId="43352BE2" w14:textId="77777777" w:rsidR="001A0176" w:rsidRDefault="001A0176" w:rsidP="001A0176">
      <w:pPr>
        <w:pStyle w:val="BodyText2"/>
      </w:pPr>
      <w:r>
        <w:t>I am prompted to update the following packages:</w:t>
      </w:r>
    </w:p>
    <w:p w14:paraId="69E14A5A" w14:textId="77777777" w:rsidR="001A0176" w:rsidRDefault="001A0176" w:rsidP="001A0176">
      <w:pPr>
        <w:pStyle w:val="Unix"/>
      </w:pPr>
      <w:r>
        <w:t xml:space="preserve">    anaconda:     4.3.1-np111py27_0  --&gt; custom-py27_0     </w:t>
      </w:r>
    </w:p>
    <w:p w14:paraId="02EE42F4" w14:textId="77777777" w:rsidR="001A0176" w:rsidRDefault="001A0176" w:rsidP="001A0176">
      <w:pPr>
        <w:pStyle w:val="Unix"/>
      </w:pPr>
      <w:r>
        <w:t xml:space="preserve">    astropy:      1.3-np111py27_0    --&gt; 1.3.2-np112py27_0 </w:t>
      </w:r>
    </w:p>
    <w:p w14:paraId="098B3F78" w14:textId="77777777" w:rsidR="001A0176" w:rsidRDefault="001A0176" w:rsidP="001A0176">
      <w:pPr>
        <w:pStyle w:val="Unix"/>
      </w:pPr>
      <w:r>
        <w:t xml:space="preserve">    bottleneck:   1.2.0-np111py27_0  --&gt; 1.2.0-np112py27_0 </w:t>
      </w:r>
    </w:p>
    <w:p w14:paraId="3E0E943F" w14:textId="77777777" w:rsidR="001A0176" w:rsidRDefault="001A0176" w:rsidP="001A0176">
      <w:pPr>
        <w:pStyle w:val="Unix"/>
      </w:pPr>
      <w:r>
        <w:t xml:space="preserve">    conda:        4.3.14-py27_0      --&gt; 4.3.17-py27_0     </w:t>
      </w:r>
    </w:p>
    <w:p w14:paraId="505A0174" w14:textId="77777777" w:rsidR="001A0176" w:rsidRDefault="001A0176" w:rsidP="001A0176">
      <w:pPr>
        <w:pStyle w:val="Unix"/>
      </w:pPr>
      <w:r>
        <w:t xml:space="preserve">    h5py:         2.6.0-np111py27_2  --&gt; 2.7.0-np112py27_0 </w:t>
      </w:r>
    </w:p>
    <w:p w14:paraId="27F6A21F" w14:textId="77777777" w:rsidR="001A0176" w:rsidRDefault="001A0176" w:rsidP="001A0176">
      <w:pPr>
        <w:pStyle w:val="Unix"/>
      </w:pPr>
      <w:r>
        <w:t xml:space="preserve">    llvmlite:     0.15.0-py27_0      --&gt; 0.17.0-py27_0     </w:t>
      </w:r>
    </w:p>
    <w:p w14:paraId="3BB65714" w14:textId="77777777" w:rsidR="001A0176" w:rsidRDefault="001A0176" w:rsidP="001A0176">
      <w:pPr>
        <w:pStyle w:val="Unix"/>
      </w:pPr>
      <w:r>
        <w:t xml:space="preserve">    matplotlib:   2.0.0-np111py27_0  --&gt; 2.0.1-np112py27_0 </w:t>
      </w:r>
    </w:p>
    <w:p w14:paraId="5D376F9C" w14:textId="77777777" w:rsidR="001A0176" w:rsidRDefault="001A0176" w:rsidP="001A0176">
      <w:pPr>
        <w:pStyle w:val="Unix"/>
      </w:pPr>
      <w:r>
        <w:t xml:space="preserve">    numba:        0.30.1-np111py27_0 --&gt; 0.32.0-np112py27_0</w:t>
      </w:r>
    </w:p>
    <w:p w14:paraId="32C1893E" w14:textId="77777777" w:rsidR="001A0176" w:rsidRDefault="001A0176" w:rsidP="001A0176">
      <w:pPr>
        <w:pStyle w:val="Unix"/>
      </w:pPr>
      <w:r>
        <w:t xml:space="preserve">    numexpr:      2.6.1-np111py27_2  --&gt; 2.6.2-np112py27_0 </w:t>
      </w:r>
    </w:p>
    <w:p w14:paraId="45BAD3A2" w14:textId="77777777" w:rsidR="001A0176" w:rsidRDefault="001A0176" w:rsidP="001A0176">
      <w:pPr>
        <w:pStyle w:val="Unix"/>
      </w:pPr>
      <w:r>
        <w:t xml:space="preserve">    numpy:        1.11.3-py27_0      --&gt; 1.12.1-py27_0     </w:t>
      </w:r>
    </w:p>
    <w:p w14:paraId="2B55CBF7" w14:textId="77777777" w:rsidR="001A0176" w:rsidRDefault="001A0176" w:rsidP="001A0176">
      <w:pPr>
        <w:pStyle w:val="Unix"/>
      </w:pPr>
      <w:r>
        <w:t xml:space="preserve">    pandas:       0.19.2-np111py27_1 --&gt; 0.19.2-np112py27_1</w:t>
      </w:r>
    </w:p>
    <w:p w14:paraId="157E7B9B" w14:textId="77777777" w:rsidR="001A0176" w:rsidRDefault="001A0176" w:rsidP="001A0176">
      <w:pPr>
        <w:pStyle w:val="Unix"/>
      </w:pPr>
      <w:r>
        <w:t xml:space="preserve">    pytables:     3.3.0-np111py27_0  --&gt; 3.3.0-np112py27_0 </w:t>
      </w:r>
    </w:p>
    <w:p w14:paraId="3058979E" w14:textId="77777777" w:rsidR="001A0176" w:rsidRDefault="001A0176" w:rsidP="001A0176">
      <w:pPr>
        <w:pStyle w:val="Unix"/>
      </w:pPr>
      <w:r>
        <w:t xml:space="preserve">    scikit-image: 0.12.3-np111py27_1 --&gt; 0.13.0-np112py27_0</w:t>
      </w:r>
    </w:p>
    <w:p w14:paraId="51BD459D" w14:textId="77777777" w:rsidR="001A0176" w:rsidRDefault="001A0176" w:rsidP="001A0176">
      <w:pPr>
        <w:pStyle w:val="Unix"/>
      </w:pPr>
      <w:r>
        <w:t xml:space="preserve">    scikit-learn: 0.18.1-np111py27_1 --&gt; 0.18.1-np112py27_1</w:t>
      </w:r>
    </w:p>
    <w:p w14:paraId="6524813C" w14:textId="77777777" w:rsidR="001A0176" w:rsidRDefault="001A0176" w:rsidP="001A0176">
      <w:pPr>
        <w:pStyle w:val="Unix"/>
      </w:pPr>
      <w:r>
        <w:t xml:space="preserve">    scipy:        0.18.1-np111py27_1 --&gt; 0.19.0-np112py27_0</w:t>
      </w:r>
    </w:p>
    <w:p w14:paraId="447EB589" w14:textId="77777777" w:rsidR="001A0176" w:rsidRDefault="001A0176" w:rsidP="001A0176">
      <w:pPr>
        <w:pStyle w:val="Unix"/>
      </w:pPr>
      <w:r>
        <w:t xml:space="preserve">    statsmodels:  0.6.1-np111py27_1  --&gt; 0.8.0-np112py27_0</w:t>
      </w:r>
    </w:p>
    <w:p w14:paraId="4C072156" w14:textId="77777777" w:rsidR="001A0176" w:rsidRDefault="001A0176" w:rsidP="001A0176">
      <w:pPr>
        <w:pStyle w:val="BodyText2"/>
      </w:pPr>
      <w:r>
        <w:t>Updated and trying again. Fixed!</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1A0176">
      <w:pPr>
        <w:pStyle w:val="BodyText2"/>
      </w:pPr>
      <w:r>
        <w:t>%time will put in the execution time</w:t>
      </w:r>
    </w:p>
    <w:p w14:paraId="3E43EE10" w14:textId="6631945D" w:rsidR="00367530" w:rsidRDefault="00367530" w:rsidP="00367530">
      <w:pPr>
        <w:pStyle w:val="Heading4"/>
      </w:pPr>
      <w:r>
        <w:t>Version info</w:t>
      </w:r>
    </w:p>
    <w:p w14:paraId="17159665" w14:textId="2D9B9239" w:rsidR="00367530" w:rsidRDefault="00367530" w:rsidP="00367530">
      <w:pPr>
        <w:pStyle w:val="BodyText2"/>
      </w:pPr>
      <w:r>
        <w:t>To see the version that is running:</w:t>
      </w:r>
    </w:p>
    <w:p w14:paraId="4445652E" w14:textId="0A932B13" w:rsidR="00367530" w:rsidRDefault="00367530" w:rsidP="00367530">
      <w:pPr>
        <w:pStyle w:val="Unix"/>
      </w:pPr>
      <w:r w:rsidRPr="00367530">
        <w:t>blishten:~/workspace (master) $ sudo jupyter notebook --version</w:t>
      </w:r>
    </w:p>
    <w:p w14:paraId="4AE83531" w14:textId="215185FE" w:rsidR="00367530" w:rsidRPr="00367530" w:rsidRDefault="00367530" w:rsidP="00367530">
      <w:pPr>
        <w:pStyle w:val="Unix"/>
      </w:pPr>
      <w:r w:rsidRPr="00367530">
        <w:t>4.3.1</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1A0176">
      <w:pPr>
        <w:pStyle w:val="BodyText2"/>
      </w:pPr>
      <w:r>
        <w:lastRenderedPageBreak/>
        <w:t xml:space="preserve">Ghislain Vieilledent has written a Jupyter Notebook on predicting deforestation in tropical forests. The notebooks are here </w:t>
      </w:r>
      <w:hyperlink r:id="rId1056" w:history="1">
        <w:r w:rsidRPr="00204887">
          <w:rPr>
            <w:rStyle w:val="Hyperlink"/>
          </w:rPr>
          <w:t>locally</w:t>
        </w:r>
      </w:hyperlink>
      <w:r>
        <w:t xml:space="preserve"> or online </w:t>
      </w:r>
      <w:hyperlink r:id="rId1057" w:history="1">
        <w:r w:rsidRPr="00204887">
          <w:rPr>
            <w:rStyle w:val="Hyperlink"/>
          </w:rPr>
          <w:t>here</w:t>
        </w:r>
      </w:hyperlink>
      <w:r>
        <w:t>.</w:t>
      </w:r>
    </w:p>
    <w:p w14:paraId="4A9D490B" w14:textId="77777777" w:rsidR="00132688" w:rsidRDefault="00132688" w:rsidP="00132688">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20225B">
      <w:pPr>
        <w:pStyle w:val="BodyText2"/>
      </w:pPr>
      <w:r>
        <w:t xml:space="preserve">U/P: </w:t>
      </w:r>
      <w:hyperlink r:id="rId1058"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20225B">
      <w:pPr>
        <w:pStyle w:val="BodyText2"/>
      </w:pPr>
      <w:r>
        <w:t xml:space="preserve">U/P: </w:t>
      </w:r>
      <w:hyperlink r:id="rId1059"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DC838A0" w:rsidR="00E25A60" w:rsidRPr="002D4869" w:rsidRDefault="00E25A60" w:rsidP="0020225B">
      <w:pPr>
        <w:pStyle w:val="BodyText2"/>
      </w:pPr>
      <w:r>
        <w:t xml:space="preserve">Available here </w:t>
      </w:r>
      <w:hyperlink r:id="rId1060" w:history="1">
        <w:r w:rsidRPr="00C40FAF">
          <w:rPr>
            <w:rStyle w:val="Hyperlink"/>
          </w:rPr>
          <w:t>https://www.coursera.org/learn/machine-learning/home/welcome</w:t>
        </w:r>
      </w:hyperlink>
    </w:p>
    <w:p w14:paraId="63F4B3E8" w14:textId="39A4B641" w:rsidR="00112501" w:rsidRDefault="00112501" w:rsidP="0020225B">
      <w:pPr>
        <w:pStyle w:val="Heading6"/>
      </w:pPr>
      <w:r w:rsidRPr="00112501">
        <w:t>Neural Networks for Machine Learning</w:t>
      </w:r>
    </w:p>
    <w:p w14:paraId="24C4FD5F" w14:textId="4ED891B1" w:rsidR="006E2C08" w:rsidRDefault="006E2C08" w:rsidP="0020225B">
      <w:pPr>
        <w:pStyle w:val="BodyText2"/>
      </w:pPr>
      <w:r>
        <w:t xml:space="preserve">Available here: </w:t>
      </w:r>
      <w:hyperlink r:id="rId1061" w:history="1">
        <w:r w:rsidRPr="00F93921">
          <w:rPr>
            <w:rStyle w:val="Hyperlink"/>
          </w:rPr>
          <w:t>https://classroom.udacity.com/courses/ud730</w:t>
        </w:r>
      </w:hyperlink>
      <w:r>
        <w:t xml:space="preserve"> </w:t>
      </w:r>
    </w:p>
    <w:p w14:paraId="2822213F" w14:textId="5BB293CE" w:rsidR="00480177" w:rsidRPr="006E2C08" w:rsidRDefault="00480177" w:rsidP="0020225B">
      <w:pPr>
        <w:pStyle w:val="BodyText2"/>
      </w:pPr>
      <w:r>
        <w:t xml:space="preserve">How the brain works: </w:t>
      </w:r>
      <w:hyperlink r:id="rId1062"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20225B">
      <w:pPr>
        <w:pStyle w:val="BodyText2"/>
      </w:pPr>
      <w:r>
        <w:t xml:space="preserve">Going through Develop | Get Started in the TensorFlow </w:t>
      </w:r>
      <w:hyperlink r:id="rId1063"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20225B">
      <w:pPr>
        <w:pStyle w:val="BodyText2"/>
      </w:pPr>
      <w:r>
        <w:t xml:space="preserve">Is here </w:t>
      </w:r>
      <w:hyperlink r:id="rId1064"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20225B">
      <w:pPr>
        <w:pStyle w:val="BodyText2"/>
      </w:pPr>
      <w:r>
        <w:t xml:space="preserve">Struggled with the first assignment - but luckily someone else has put the answers here: </w:t>
      </w:r>
      <w:hyperlink r:id="rId1065"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20225B">
      <w:pPr>
        <w:pStyle w:val="BodyText2"/>
      </w:pPr>
      <w:r>
        <w:t>Some minor issues with versions of numpy, but it ran and these were the results:</w:t>
      </w:r>
    </w:p>
    <w:p w14:paraId="42DADB6F" w14:textId="77777777" w:rsidR="00245872" w:rsidRDefault="00245872" w:rsidP="0020225B">
      <w:pPr>
        <w:pStyle w:val="BodyText2"/>
      </w:pPr>
      <w:r>
        <w:t xml:space="preserve">in sample cross validation scores </w:t>
      </w:r>
    </w:p>
    <w:p w14:paraId="6121058B" w14:textId="77777777" w:rsidR="00245872" w:rsidRDefault="00245872" w:rsidP="0020225B">
      <w:pPr>
        <w:pStyle w:val="BodyText2"/>
      </w:pPr>
      <w:r>
        <w:t xml:space="preserve">50 letters: </w:t>
      </w:r>
      <w:r>
        <w:tab/>
      </w:r>
      <w:r>
        <w:tab/>
        <w:t>0.705661211853</w:t>
      </w:r>
    </w:p>
    <w:p w14:paraId="4ADE85A1" w14:textId="77777777" w:rsidR="00245872" w:rsidRDefault="00245872" w:rsidP="0020225B">
      <w:pPr>
        <w:pStyle w:val="BodyText2"/>
      </w:pPr>
      <w:r>
        <w:t xml:space="preserve">50 letters sanitised: </w:t>
      </w:r>
      <w:r>
        <w:tab/>
        <w:t>0.404826546003</w:t>
      </w:r>
    </w:p>
    <w:p w14:paraId="55B94D0D" w14:textId="77777777" w:rsidR="00245872" w:rsidRDefault="00245872" w:rsidP="0020225B">
      <w:pPr>
        <w:pStyle w:val="BodyText2"/>
      </w:pPr>
      <w:r>
        <w:t>100 letters:</w:t>
      </w:r>
      <w:r>
        <w:tab/>
      </w:r>
      <w:r>
        <w:tab/>
        <w:t>0.709704664342</w:t>
      </w:r>
    </w:p>
    <w:p w14:paraId="40CDC437" w14:textId="77777777" w:rsidR="00245872" w:rsidRDefault="00245872" w:rsidP="0020225B">
      <w:pPr>
        <w:pStyle w:val="BodyText2"/>
      </w:pPr>
      <w:r>
        <w:t>100 letters sanitised:</w:t>
      </w:r>
      <w:r>
        <w:tab/>
        <w:t>0.653194180898</w:t>
      </w:r>
    </w:p>
    <w:p w14:paraId="30ED3950" w14:textId="77777777" w:rsidR="00245872" w:rsidRDefault="00245872" w:rsidP="0020225B">
      <w:pPr>
        <w:pStyle w:val="BodyText2"/>
      </w:pPr>
      <w:r>
        <w:t>1000 letters:</w:t>
      </w:r>
      <w:r>
        <w:tab/>
      </w:r>
      <w:r>
        <w:tab/>
        <w:t>0.755940591252</w:t>
      </w:r>
    </w:p>
    <w:p w14:paraId="17BC88E8" w14:textId="77777777" w:rsidR="00245872" w:rsidRDefault="00245872" w:rsidP="0020225B">
      <w:pPr>
        <w:pStyle w:val="BodyText2"/>
      </w:pPr>
      <w:r>
        <w:t>1000 letters sanitised:</w:t>
      </w:r>
      <w:r>
        <w:tab/>
        <w:t>0.7599283048</w:t>
      </w:r>
    </w:p>
    <w:p w14:paraId="36DCF3C4" w14:textId="77777777" w:rsidR="00245872" w:rsidRDefault="00245872" w:rsidP="0020225B">
      <w:pPr>
        <w:pStyle w:val="BodyText2"/>
      </w:pPr>
      <w:r>
        <w:t>5000 letters:</w:t>
      </w:r>
      <w:r>
        <w:tab/>
      </w:r>
      <w:r>
        <w:tab/>
        <w:t>0.771795255023</w:t>
      </w:r>
    </w:p>
    <w:p w14:paraId="5580649E" w14:textId="0A554A65" w:rsidR="00245872" w:rsidRDefault="00245872" w:rsidP="0020225B">
      <w:pPr>
        <w:pStyle w:val="BodyText2"/>
      </w:pPr>
      <w:r>
        <w:t>5000 letters sanitised:</w:t>
      </w:r>
      <w:r>
        <w:tab/>
        <w:t>0.771799717925</w:t>
      </w:r>
    </w:p>
    <w:p w14:paraId="039B3F92" w14:textId="77777777" w:rsidR="00EC6DF7" w:rsidRDefault="009213EF" w:rsidP="0020225B">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20225B">
      <w:pPr>
        <w:pStyle w:val="Equation"/>
      </w:pPr>
      <w:r>
        <w:t>α is the learning rate (i.e. the size of the step you take in gradient descent)</w:t>
      </w:r>
    </w:p>
    <w:p w14:paraId="4AC99757" w14:textId="093B6EEA" w:rsidR="00EC6DF7" w:rsidRPr="00EC6DF7" w:rsidRDefault="00EC6DF7" w:rsidP="0020225B">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20225B">
      <w:pPr>
        <w:pStyle w:val="BodyText2"/>
      </w:pPr>
      <w:r>
        <w:t xml:space="preserve">The accuracies for Lesson 2 which uses TF and Gradient Descent are </w:t>
      </w:r>
      <w:r w:rsidRPr="00A16A3A">
        <w:t>83.1%</w:t>
      </w:r>
    </w:p>
    <w:p w14:paraId="34BB42F1" w14:textId="4D34C843" w:rsidR="00A16A3A" w:rsidRPr="00A16A3A" w:rsidRDefault="00A16A3A" w:rsidP="0020225B">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lastRenderedPageBreak/>
        <w:t>Books</w:t>
      </w:r>
    </w:p>
    <w:p w14:paraId="3313078E" w14:textId="3C1BDFAD" w:rsidR="00A7340B" w:rsidRPr="00A7340B" w:rsidRDefault="00A7340B" w:rsidP="0020225B">
      <w:pPr>
        <w:pStyle w:val="BodyText2"/>
      </w:pPr>
      <w:r>
        <w:t xml:space="preserve">Excellent book written by Michael Nielson </w:t>
      </w:r>
      <w:hyperlink r:id="rId1066" w:history="1">
        <w:r w:rsidRPr="00A7340B">
          <w:rPr>
            <w:rStyle w:val="Hyperlink"/>
          </w:rPr>
          <w:t>Neural Networks and Deep Learning</w:t>
        </w:r>
      </w:hyperlink>
      <w:r>
        <w:t>. This is really good!</w:t>
      </w:r>
    </w:p>
    <w:p w14:paraId="494B5D50" w14:textId="30600212" w:rsidR="00962DC5" w:rsidRPr="00962DC5" w:rsidRDefault="00962DC5" w:rsidP="0020225B">
      <w:pPr>
        <w:pStyle w:val="BodyText2"/>
      </w:pPr>
      <w:r>
        <w:t xml:space="preserve">This is a really good introduction to image processing and covers just about everything in a plain English way: </w:t>
      </w:r>
      <w:hyperlink r:id="rId1067"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20225B">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8B67DE" w:rsidP="00EF4101">
      <w:pPr>
        <w:pStyle w:val="BodyText2"/>
      </w:pPr>
      <w:hyperlink r:id="rId1068"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EF4101">
      <w:pPr>
        <w:pStyle w:val="BodyText2"/>
      </w:pPr>
      <w:r>
        <w:t xml:space="preserve">Half way down </w:t>
      </w:r>
      <w:hyperlink r:id="rId1069"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EF4101">
      <w:pPr>
        <w:pStyle w:val="BodyText2"/>
      </w:pPr>
      <w:r>
        <w:t xml:space="preserve">Good description </w:t>
      </w:r>
      <w:hyperlink r:id="rId1070"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EF4101">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7B3816">
      <w:pPr>
        <w:pStyle w:val="BodyText2"/>
      </w:pPr>
      <w:r>
        <w:t xml:space="preserve">Good page here </w:t>
      </w:r>
      <w:hyperlink r:id="rId1071" w:history="1">
        <w:r w:rsidRPr="00C40FAF">
          <w:rPr>
            <w:rStyle w:val="Hyperlink"/>
          </w:rPr>
          <w:t>http://www.rapidtables.com/math/symbols/Calculus_Symbols.htm</w:t>
        </w:r>
      </w:hyperlink>
      <w:r>
        <w:t xml:space="preserve"> </w:t>
      </w:r>
    </w:p>
    <w:p w14:paraId="15165BCD" w14:textId="11345857" w:rsidR="007B3816" w:rsidRDefault="007B3816" w:rsidP="007B3816">
      <w:pPr>
        <w:pStyle w:val="BodyText2"/>
      </w:pPr>
      <w:r>
        <w:t>h is the hypothesis function and is what maps x to y</w:t>
      </w:r>
    </w:p>
    <w:p w14:paraId="07DF66E7" w14:textId="6D2446EF" w:rsidR="00EE2652" w:rsidRDefault="00EE2652" w:rsidP="007B3816">
      <w:pPr>
        <w:pStyle w:val="BodyText2"/>
      </w:pPr>
      <w:r>
        <w:t xml:space="preserve">In statistics, </w:t>
      </w:r>
      <w:r w:rsidRPr="00EE2652">
        <w:t xml:space="preserve">θ is typically used to denote the parameters of a probability distribution.  </w:t>
      </w:r>
    </w:p>
    <w:p w14:paraId="23C24373" w14:textId="1F70BDA2" w:rsidR="00520C50" w:rsidRPr="003B2B76" w:rsidRDefault="00520C50" w:rsidP="007B3816">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20225B">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20225B">
      <w:pPr>
        <w:pStyle w:val="BodyText2"/>
      </w:pPr>
      <w:r>
        <w:t>On Cloud9 you can start it like this:</w:t>
      </w:r>
    </w:p>
    <w:p w14:paraId="6F2D9605" w14:textId="77777777" w:rsidR="0020225B" w:rsidRDefault="0020225B" w:rsidP="0020225B">
      <w:pPr>
        <w:pStyle w:val="Unix"/>
      </w:pPr>
      <w:r>
        <w:t>blishten:~/workspace (master) $ tensorboard --logdir /home/ubuntu/workspace/TensorFlow/logs --port 8081</w:t>
      </w:r>
    </w:p>
    <w:p w14:paraId="42E11F99" w14:textId="77777777" w:rsidR="0020225B" w:rsidRDefault="0020225B" w:rsidP="0020225B">
      <w:pPr>
        <w:pStyle w:val="Unix"/>
      </w:pPr>
      <w:r>
        <w:t>Starting TensorBoard 41 on port 8081</w:t>
      </w:r>
    </w:p>
    <w:p w14:paraId="51860C12" w14:textId="77777777" w:rsidR="0020225B" w:rsidRDefault="0020225B" w:rsidP="0020225B">
      <w:pPr>
        <w:pStyle w:val="Unix"/>
      </w:pPr>
      <w:r>
        <w:t xml:space="preserve">(You can navigate to </w:t>
      </w:r>
      <w:hyperlink r:id="rId1072" w:history="1">
        <w:r w:rsidRPr="00790189">
          <w:rPr>
            <w:rStyle w:val="Hyperlink"/>
          </w:rPr>
          <w:t>http://172.17.0.6:8081</w:t>
        </w:r>
      </w:hyperlink>
      <w:r>
        <w:t xml:space="preserve">) </w:t>
      </w:r>
    </w:p>
    <w:p w14:paraId="1E89E010" w14:textId="77777777" w:rsidR="0020225B" w:rsidRDefault="0020225B" w:rsidP="0020225B">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8B67DE" w:rsidP="0020225B">
      <w:pPr>
        <w:pStyle w:val="BodyText2"/>
      </w:pPr>
      <w:hyperlink r:id="rId1073"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lastRenderedPageBreak/>
        <w:t>Viewing Graphs</w:t>
      </w:r>
    </w:p>
    <w:p w14:paraId="5246C6FD" w14:textId="77777777" w:rsidR="0020225B" w:rsidRDefault="0020225B" w:rsidP="0020225B">
      <w:pPr>
        <w:pStyle w:val="BodyText2"/>
      </w:pPr>
      <w:r>
        <w:t xml:space="preserve">Following instructions </w:t>
      </w:r>
      <w:hyperlink r:id="rId1074"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20225B">
      <w:pPr>
        <w:pStyle w:val="Unix"/>
      </w:pPr>
      <w:r w:rsidRPr="00526584">
        <w:t>WARNING:tensorflow:path ../external/data/plugin/text/runs not found, sending 404</w:t>
      </w:r>
    </w:p>
    <w:p w14:paraId="18465031" w14:textId="77777777" w:rsidR="0020225B" w:rsidRDefault="0020225B" w:rsidP="0020225B">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20225B">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20225B">
      <w:pPr>
        <w:pStyle w:val="BodyText2"/>
      </w:pPr>
      <w:r>
        <w:t xml:space="preserve">You can group together various elements in the TensorBoard Graph by giving them Name Scopes - see </w:t>
      </w:r>
      <w:hyperlink r:id="rId1075"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20225B">
      <w:pPr>
        <w:pStyle w:val="BodyText2"/>
      </w:pPr>
      <w:r>
        <w:t xml:space="preserve">There are a number of operations that you can use to debug a graph. See </w:t>
      </w:r>
      <w:hyperlink r:id="rId1076" w:anchor="Debugging_Operations" w:history="1">
        <w:r w:rsidRPr="00023FBF">
          <w:rPr>
            <w:rStyle w:val="Hyperlink"/>
          </w:rPr>
          <w:t>here</w:t>
        </w:r>
      </w:hyperlink>
      <w:r>
        <w:t xml:space="preserve">. tf.Print doesn’t currently output to Jupyter Notebooks. Excellent overview with slides </w:t>
      </w:r>
      <w:hyperlink r:id="rId1077" w:history="1">
        <w:r w:rsidRPr="00E94381">
          <w:rPr>
            <w:rStyle w:val="Hyperlink"/>
          </w:rPr>
          <w:t>here</w:t>
        </w:r>
      </w:hyperlink>
      <w:r>
        <w:t xml:space="preserve"> and promise of a new web-based interactive debugger tool (integrated with TensorBoard </w:t>
      </w:r>
      <w:hyperlink r:id="rId1078"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8B67DE" w:rsidP="00574700">
      <w:pPr>
        <w:pStyle w:val="BodyText2"/>
      </w:pPr>
      <w:hyperlink r:id="rId1079" w:history="1">
        <w:r w:rsidR="005141A1" w:rsidRPr="00F93921">
          <w:rPr>
            <w:rStyle w:val="Hyperlink"/>
          </w:rPr>
          <w:t>https://www.kaggle.com</w:t>
        </w:r>
      </w:hyperlink>
      <w:r w:rsidR="005141A1">
        <w:t xml:space="preserve"> </w:t>
      </w:r>
    </w:p>
    <w:p w14:paraId="5AA4D38B" w14:textId="18E7AE8C" w:rsidR="005141A1" w:rsidRDefault="005141A1" w:rsidP="00574700">
      <w:pPr>
        <w:pStyle w:val="BodyText2"/>
      </w:pPr>
      <w:r>
        <w:t xml:space="preserve">U/P: </w:t>
      </w:r>
      <w:hyperlink r:id="rId1080" w:history="1">
        <w:r w:rsidRPr="00F93921">
          <w:rPr>
            <w:rStyle w:val="Hyperlink"/>
          </w:rPr>
          <w:t>a.cottam@gmail.com</w:t>
        </w:r>
      </w:hyperlink>
      <w:r>
        <w:t xml:space="preserve"> thargal88</w:t>
      </w:r>
    </w:p>
    <w:p w14:paraId="3CFEC222" w14:textId="05487C43" w:rsidR="00574700" w:rsidRPr="00574700" w:rsidRDefault="00574700" w:rsidP="00574700">
      <w:pPr>
        <w:pStyle w:val="BodyText2"/>
      </w:pPr>
      <w:r>
        <w:t xml:space="preserve">Competitions based around Machine Learning challenges including </w:t>
      </w:r>
      <w:hyperlink r:id="rId1081"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0"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v2.1.1 on Cloud9 on 28/3/17 following instructions </w:t>
      </w:r>
      <w:hyperlink r:id="rId1082"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83"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84"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85" w:history="1">
        <w:r>
          <w:rPr>
            <w:rStyle w:val="Hyperlink"/>
          </w:rPr>
          <w:t>http://h05-prod-vm100.jrc.it:8080/geoserver/web/</w:t>
        </w:r>
      </w:hyperlink>
    </w:p>
    <w:p w14:paraId="392BE9CE" w14:textId="77777777" w:rsidR="00153927" w:rsidRDefault="00153927" w:rsidP="007D2F52">
      <w:pPr>
        <w:pStyle w:val="Heading4"/>
      </w:pPr>
      <w:r>
        <w:t>Publishing</w:t>
      </w:r>
      <w:bookmarkEnd w:id="190"/>
    </w:p>
    <w:p w14:paraId="64B562C5" w14:textId="77777777" w:rsidR="005A20A9" w:rsidRDefault="005A20A9" w:rsidP="000E5536">
      <w:pPr>
        <w:pStyle w:val="Heading5"/>
      </w:pPr>
      <w:r>
        <w:t>From PostGIS</w:t>
      </w:r>
    </w:p>
    <w:p w14:paraId="1D9AFEBA" w14:textId="77777777" w:rsidR="005A20A9" w:rsidRDefault="00B76A41" w:rsidP="000E5536">
      <w:pPr>
        <w:pStyle w:val="Heading6"/>
      </w:pPr>
      <w:r>
        <w:lastRenderedPageBreak/>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86"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87"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88"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89" w:history="1">
        <w:r w:rsidRPr="00A95575">
          <w:rPr>
            <w:rStyle w:val="Hyperlink"/>
          </w:rPr>
          <w:t>http://your-server/geoserver/rest</w:t>
        </w:r>
      </w:hyperlink>
      <w:r>
        <w:t>. So for example, ours is here:</w:t>
      </w:r>
    </w:p>
    <w:p w14:paraId="53CBAA96" w14:textId="77777777" w:rsidR="00334224" w:rsidRPr="00334224" w:rsidRDefault="008B67DE" w:rsidP="000E5536">
      <w:pPr>
        <w:pStyle w:val="BodyText2"/>
      </w:pPr>
      <w:hyperlink r:id="rId1090"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8B67DE" w:rsidP="000E5536">
      <w:pPr>
        <w:pStyle w:val="ListBullet"/>
      </w:pPr>
      <w:hyperlink r:id="rId1091"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lastRenderedPageBreak/>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92"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93"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94"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95"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8B67DE" w:rsidP="000E5536">
      <w:pPr>
        <w:pStyle w:val="BodyText2"/>
      </w:pPr>
      <w:hyperlink r:id="rId1096"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97"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98"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lastRenderedPageBreak/>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0E5536">
      <w:pPr>
        <w:pStyle w:val="BodyText2"/>
      </w:pPr>
      <w:r>
        <w:t xml:space="preserve">The Mapbox Vector Tile Specification is </w:t>
      </w:r>
      <w:hyperlink r:id="rId1099" w:history="1">
        <w:r w:rsidRPr="004E1209">
          <w:rPr>
            <w:rStyle w:val="Hyperlink"/>
          </w:rPr>
          <w:t>here</w:t>
        </w:r>
      </w:hyperlink>
      <w:r>
        <w:t xml:space="preserve"> </w:t>
      </w:r>
      <w:r w:rsidR="00DD304D">
        <w:t xml:space="preserve">(with full description </w:t>
      </w:r>
      <w:hyperlink r:id="rId1100" w:history="1">
        <w:r w:rsidR="00DD304D" w:rsidRPr="00DD304D">
          <w:rPr>
            <w:rStyle w:val="Hyperlink"/>
          </w:rPr>
          <w:t>here</w:t>
        </w:r>
      </w:hyperlink>
      <w:r w:rsidR="00DD304D">
        <w:t xml:space="preserve">) </w:t>
      </w:r>
      <w:r>
        <w:t xml:space="preserve">and there is a very good list of tools that support reading and writing the format here: </w:t>
      </w:r>
      <w:hyperlink r:id="rId1101"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102"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103" w:history="1">
        <w:r w:rsidRPr="00540B56">
          <w:rPr>
            <w:rStyle w:val="Hyperlink"/>
          </w:rPr>
          <w:t>https://basemaps.arcgis.com/v1/arcgis/rest/services/World_Basemap/VectorTileServer/tile/9/253/276.pbf</w:t>
        </w:r>
      </w:hyperlink>
      <w:r>
        <w:t xml:space="preserve"> and these are styled with a *.json file (description </w:t>
      </w:r>
      <w:hyperlink r:id="rId1104"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105"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106"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107"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8B67DE" w:rsidP="000E5536">
      <w:pPr>
        <w:pStyle w:val="BodyText2"/>
      </w:pPr>
      <w:hyperlink r:id="rId1108"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109" w:history="1">
        <w:r w:rsidRPr="00C56C59">
          <w:rPr>
            <w:rStyle w:val="Hyperlink"/>
          </w:rPr>
          <w:t>here</w:t>
        </w:r>
      </w:hyperlink>
      <w:r>
        <w:t>. These are amazingly detailed and can return geojson, e.g. for Laveno</w:t>
      </w:r>
    </w:p>
    <w:p w14:paraId="3B9BB40B" w14:textId="77777777" w:rsidR="005F1056" w:rsidRPr="00C56C59" w:rsidRDefault="008B67DE" w:rsidP="000E5536">
      <w:pPr>
        <w:pStyle w:val="BodyText2"/>
      </w:pPr>
      <w:hyperlink r:id="rId1110"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8B67DE" w:rsidP="000E5536">
      <w:pPr>
        <w:pStyle w:val="BodyText2"/>
      </w:pPr>
      <w:hyperlink r:id="rId1111"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112"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8B67DE" w:rsidP="000E5536">
      <w:pPr>
        <w:pStyle w:val="BodyText2"/>
      </w:pPr>
      <w:hyperlink r:id="rId1113"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14" w:history="1">
        <w:r w:rsidR="005F1056" w:rsidRPr="00075DF7">
          <w:rPr>
            <w:rStyle w:val="Hyperlink"/>
          </w:rPr>
          <w:t>here</w:t>
        </w:r>
      </w:hyperlink>
      <w:r w:rsidR="005F1056">
        <w:t xml:space="preserve">. I have authenticated with Google and there is a free viewer for the data </w:t>
      </w:r>
      <w:hyperlink r:id="rId1115"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lastRenderedPageBreak/>
        <w:t xml:space="preserve">There is a good review of servers for Vector Tiles here: </w:t>
      </w:r>
      <w:hyperlink r:id="rId1116"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117"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118"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119"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120"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121"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122"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lastRenderedPageBreak/>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123"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lastRenderedPageBreak/>
        <w:t>GUI Tools</w:t>
      </w:r>
    </w:p>
    <w:p w14:paraId="73077DCD" w14:textId="6C817AF4" w:rsidR="005A291A" w:rsidRDefault="005A291A" w:rsidP="005A291A">
      <w:pPr>
        <w:pStyle w:val="Heading6"/>
      </w:pPr>
      <w:r>
        <w:t>Tangram Play</w:t>
      </w:r>
    </w:p>
    <w:p w14:paraId="3E56C1CD" w14:textId="5AE9AF56" w:rsidR="005A291A" w:rsidRDefault="008B67DE" w:rsidP="00E5562E">
      <w:pPr>
        <w:pStyle w:val="BodyText2"/>
      </w:pPr>
      <w:hyperlink r:id="rId1124"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125"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126" w:history="1">
        <w:r w:rsidRPr="00D27873">
          <w:rPr>
            <w:rStyle w:val="Hyperlink"/>
          </w:rPr>
          <w:t>https://web-apps-blishten.c9users.io/tilemaker/bern_tiles/13/4265/2883.pbf</w:t>
        </w:r>
      </w:hyperlink>
      <w:r w:rsidRPr="00D27873">
        <w:t>. Redirect from '</w:t>
      </w:r>
      <w:hyperlink r:id="rId1127" w:history="1">
        <w:r w:rsidRPr="00D27873">
          <w:rPr>
            <w:rStyle w:val="Hyperlink"/>
          </w:rPr>
          <w:t>https://web-apps-blishten.c9users.io/tilemaker/bern_tiles/13/4265/2883.pbf</w:t>
        </w:r>
      </w:hyperlink>
      <w:r w:rsidRPr="00D27873">
        <w:t>' to '</w:t>
      </w:r>
      <w:hyperlink r:id="rId1128"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129"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130"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31"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132"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8B67DE" w:rsidP="000E5536">
      <w:pPr>
        <w:pStyle w:val="BodyText2"/>
      </w:pPr>
      <w:hyperlink r:id="rId1133"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1" w:name="_On_Ubuntu_14.04_2"/>
      <w:bookmarkEnd w:id="191"/>
      <w:r>
        <w:t>On Ubuntu 14.04</w:t>
      </w:r>
    </w:p>
    <w:p w14:paraId="546AC491" w14:textId="110059BB" w:rsidR="00B55B38" w:rsidRDefault="00B55B38" w:rsidP="00B55B38">
      <w:pPr>
        <w:pStyle w:val="BodyText2"/>
      </w:pPr>
      <w:r>
        <w:t>Installing on Cloud9 on 28/</w:t>
      </w:r>
      <w:r w:rsidR="0006252E">
        <w:t>0</w:t>
      </w:r>
      <w:r>
        <w:t>3/</w:t>
      </w:r>
      <w:r w:rsidR="0006252E">
        <w:t>20</w:t>
      </w:r>
      <w:r>
        <w:t>17.</w:t>
      </w:r>
      <w:r w:rsidR="00095B7F">
        <w:t xml:space="preserve"> Following instructions </w:t>
      </w:r>
      <w:hyperlink r:id="rId1134" w:history="1">
        <w:r w:rsidR="00095B7F" w:rsidRPr="00095B7F">
          <w:rPr>
            <w:rStyle w:val="Hyperlink"/>
          </w:rPr>
          <w:t>he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135" w:history="1">
        <w:r w:rsidRPr="00677FDD">
          <w:rPr>
            <w:rStyle w:val="Hyperlink"/>
          </w:rPr>
          <w:t>here</w:t>
        </w:r>
      </w:hyperlink>
      <w:r>
        <w:t>.</w:t>
      </w:r>
    </w:p>
    <w:p w14:paraId="1703400A" w14:textId="77777777" w:rsidR="004B461D" w:rsidRDefault="004B461D" w:rsidP="0034374E">
      <w:pPr>
        <w:pStyle w:val="Heading3"/>
      </w:pPr>
      <w:r>
        <w:lastRenderedPageBreak/>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136"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137"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2" w:name="_Ref412648853"/>
      <w:r>
        <w:t>regex</w:t>
      </w:r>
      <w:bookmarkEnd w:id="192"/>
    </w:p>
    <w:p w14:paraId="29B5F241" w14:textId="5B3F6133" w:rsidR="002C093D" w:rsidRDefault="002C093D" w:rsidP="000E5536">
      <w:pPr>
        <w:pStyle w:val="BodyText2"/>
      </w:pPr>
      <w:r>
        <w:t xml:space="preserve">Excellent regex expression tester here: </w:t>
      </w:r>
      <w:hyperlink r:id="rId1138"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lastRenderedPageBreak/>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139"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8B67DE" w:rsidP="000E5536">
      <w:pPr>
        <w:pStyle w:val="BodyText"/>
      </w:pPr>
      <w:hyperlink r:id="rId1140" w:history="1">
        <w:r w:rsidR="00D17722" w:rsidRPr="0077669C">
          <w:rPr>
            <w:rStyle w:val="Hyperlink"/>
          </w:rPr>
          <w:t>http://docs.dojocampus.org/dijit/info</w:t>
        </w:r>
      </w:hyperlink>
    </w:p>
    <w:p w14:paraId="635A47C5" w14:textId="77777777" w:rsidR="00D17722" w:rsidRPr="008E1FF7" w:rsidRDefault="008B67DE" w:rsidP="000E5536">
      <w:pPr>
        <w:pStyle w:val="BodyText2"/>
      </w:pPr>
      <w:hyperlink r:id="rId1141"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42"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43"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44"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45"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lastRenderedPageBreak/>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46"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47"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48"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lastRenderedPageBreak/>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9"/>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50"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51"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lastRenderedPageBreak/>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0E5536">
      <w:pPr>
        <w:pStyle w:val="BodyText2"/>
      </w:pPr>
      <w:r>
        <w:t xml:space="preserve">Version 1.8.4 is available </w:t>
      </w:r>
      <w:hyperlink r:id="rId1152"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53"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54"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55"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56"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lastRenderedPageBreak/>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57"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58"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EC723D">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DE3C25">
      <w:pPr>
        <w:pStyle w:val="Code"/>
      </w:pPr>
      <w:r>
        <w:t>require({</w:t>
      </w:r>
    </w:p>
    <w:p w14:paraId="3B31FF42" w14:textId="77777777" w:rsidR="00DE3C25" w:rsidRDefault="00DE3C25" w:rsidP="00DE3C25">
      <w:pPr>
        <w:pStyle w:val="Code"/>
      </w:pPr>
      <w:r>
        <w:t xml:space="preserve">   async : true,</w:t>
      </w:r>
    </w:p>
    <w:p w14:paraId="57995615" w14:textId="08E1EFB7" w:rsidR="0039434C" w:rsidRDefault="00DE3C25" w:rsidP="00EC723D">
      <w:pPr>
        <w:pStyle w:val="Code"/>
      </w:pPr>
      <w:r>
        <w:t xml:space="preserve">   </w:t>
      </w:r>
      <w:r w:rsidR="0039434C" w:rsidRPr="0039434C">
        <w:t xml:space="preserve">baseUrl: "/", </w:t>
      </w:r>
      <w:r w:rsidR="0039434C">
        <w:t xml:space="preserve">       </w:t>
      </w:r>
    </w:p>
    <w:p w14:paraId="2AD388A5" w14:textId="7B670F6B" w:rsidR="00EC723D" w:rsidRDefault="00DE3C25" w:rsidP="00EC723D">
      <w:pPr>
        <w:pStyle w:val="Code"/>
      </w:pPr>
      <w:r>
        <w:t xml:space="preserve">   </w:t>
      </w:r>
      <w:r w:rsidR="00EC723D">
        <w:t>packages: [</w:t>
      </w:r>
    </w:p>
    <w:p w14:paraId="102DDC77" w14:textId="7E7B7AB0" w:rsidR="00EC723D" w:rsidRDefault="00EC723D" w:rsidP="00EC723D">
      <w:pPr>
        <w:pStyle w:val="Code"/>
      </w:pPr>
      <w:r>
        <w:tab/>
        <w:t xml:space="preserve">{name: "widgetsPath", location: "../../widgets"} //i.e. up 2 levels from index.html </w:t>
      </w:r>
    </w:p>
    <w:p w14:paraId="4A6F6F63" w14:textId="3AC27C25" w:rsidR="00EC723D" w:rsidRDefault="00EC723D" w:rsidP="00EC723D">
      <w:pPr>
        <w:pStyle w:val="Code"/>
      </w:pPr>
      <w:r>
        <w:t xml:space="preserve">                   ]</w:t>
      </w:r>
    </w:p>
    <w:p w14:paraId="3B4688B5" w14:textId="21BD9C2F" w:rsidR="00EC723D" w:rsidRDefault="00EC723D" w:rsidP="00EC723D">
      <w:pPr>
        <w:pStyle w:val="Code"/>
      </w:pPr>
      <w:r>
        <w:t>}, ["widgetsPath/ImageryTimeSlider",</w:t>
      </w:r>
    </w:p>
    <w:p w14:paraId="6B2F2192" w14:textId="31E3266D" w:rsidR="00EC723D" w:rsidRDefault="00EC723D" w:rsidP="00EC723D">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EC723D">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DE3C25">
      <w:pPr>
        <w:pStyle w:val="Code"/>
      </w:pPr>
      <w:r>
        <w:t>require({</w:t>
      </w:r>
    </w:p>
    <w:p w14:paraId="4D92DC38" w14:textId="6429A2F2" w:rsidR="00DE3C25" w:rsidRDefault="00DE3C25" w:rsidP="00DE3C25">
      <w:pPr>
        <w:pStyle w:val="Code"/>
      </w:pPr>
      <w:r>
        <w:t xml:space="preserve">   async : true,</w:t>
      </w:r>
    </w:p>
    <w:p w14:paraId="16172444" w14:textId="4EECBFC3" w:rsidR="00DE3C25" w:rsidRDefault="00DE3C25" w:rsidP="00DE3C25">
      <w:pPr>
        <w:pStyle w:val="Code"/>
      </w:pPr>
      <w:r>
        <w:t xml:space="preserve">   packages: [</w:t>
      </w:r>
    </w:p>
    <w:p w14:paraId="10D708F7" w14:textId="5026ACA6" w:rsidR="00DE3C25" w:rsidRDefault="00DE3C25" w:rsidP="00DE3C25">
      <w:pPr>
        <w:pStyle w:val="Code"/>
      </w:pPr>
      <w:r>
        <w:t xml:space="preserve">   { name: "widgetsPackage", location: "</w:t>
      </w:r>
      <w:r w:rsidR="00CA77C1" w:rsidRPr="00CA77C1">
        <w:rPr>
          <w:color w:val="FF0000"/>
        </w:rPr>
        <w:t>/</w:t>
      </w:r>
      <w:r>
        <w:t>../../widgets" }</w:t>
      </w:r>
    </w:p>
    <w:p w14:paraId="247FB16A" w14:textId="3360670C" w:rsidR="00DE3C25" w:rsidRDefault="00DE3C25" w:rsidP="00DE3C25">
      <w:pPr>
        <w:pStyle w:val="Code"/>
      </w:pPr>
      <w:r>
        <w:t>]</w:t>
      </w:r>
    </w:p>
    <w:p w14:paraId="3537FD33" w14:textId="6E3FF333" w:rsidR="00DE3C25" w:rsidRPr="0079252F" w:rsidRDefault="00DE3C25" w:rsidP="00DE3C25">
      <w:pPr>
        <w:pStyle w:val="Code"/>
      </w:pPr>
      <w:r>
        <w:t>}, ["widgetsPackage/wmsFilterLayer",..</w:t>
      </w:r>
    </w:p>
    <w:p w14:paraId="6A183708" w14:textId="65BBBA3C" w:rsidR="00467D95" w:rsidRDefault="00467D95" w:rsidP="00467D95">
      <w:pPr>
        <w:pStyle w:val="Heading8"/>
      </w:pPr>
      <w:r>
        <w:t>Javascript files</w:t>
      </w:r>
    </w:p>
    <w:p w14:paraId="6DE47CD1" w14:textId="0F5FE6B7" w:rsidR="00467D95" w:rsidRDefault="00467D95" w:rsidP="00467D95">
      <w:pPr>
        <w:pStyle w:val="BodyText2"/>
      </w:pPr>
      <w:r>
        <w:t>You can load Javascript files using a relative path syntax as in the following:</w:t>
      </w:r>
    </w:p>
    <w:p w14:paraId="6D22C089" w14:textId="7CE9FE89" w:rsidR="00467D95" w:rsidRDefault="00467D95" w:rsidP="00467D95">
      <w:pPr>
        <w:pStyle w:val="Code"/>
      </w:pPr>
      <w:r w:rsidRPr="00467D95">
        <w:t>"./scripts/poly2tri.js",</w:t>
      </w:r>
    </w:p>
    <w:p w14:paraId="37D6B971" w14:textId="3CD73A52" w:rsidR="00467D95" w:rsidRDefault="00467D95" w:rsidP="00467D95">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467D95">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lastRenderedPageBreak/>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59"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60"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61" w:history="1">
        <w:r w:rsidRPr="004A07DF">
          <w:rPr>
            <w:rStyle w:val="Hyperlink"/>
          </w:rPr>
          <w:t>here</w:t>
        </w:r>
      </w:hyperlink>
      <w:r w:rsidR="00116266">
        <w:t xml:space="preserve"> and </w:t>
      </w:r>
      <w:hyperlink r:id="rId1162"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63"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0E5536">
      <w:pPr>
        <w:pStyle w:val="BodyText2"/>
      </w:pPr>
      <w:r>
        <w:t xml:space="preserve">To load template widgets see the dojo/text section in </w:t>
      </w:r>
      <w:hyperlink r:id="rId1164" w:history="1">
        <w:r w:rsidRPr="00BD3382">
          <w:rPr>
            <w:rStyle w:val="Hyperlink"/>
          </w:rPr>
          <w:t>this</w:t>
        </w:r>
      </w:hyperlink>
      <w:r>
        <w:t xml:space="preserve"> page. It explains how the dojo/text plugin is used to read text for a template. Dojo Tutorial on templating is </w:t>
      </w:r>
      <w:hyperlink r:id="rId1165"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66"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lastRenderedPageBreak/>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67"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68"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8B67DE" w:rsidP="000E5536">
      <w:pPr>
        <w:pStyle w:val="BodyText2"/>
      </w:pPr>
      <w:hyperlink r:id="rId1169"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70"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71"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3"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72"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73" w:history="1">
        <w:r w:rsidRPr="00853026">
          <w:rPr>
            <w:rStyle w:val="Hyperlink"/>
          </w:rPr>
          <w:t>objects</w:t>
        </w:r>
      </w:hyperlink>
      <w:r>
        <w:t xml:space="preserve">. Number formats can be defined according to the specification here </w:t>
      </w:r>
      <w:hyperlink r:id="rId1174" w:anchor="Number_Format_Patterns" w:history="1">
        <w:r>
          <w:rPr>
            <w:rStyle w:val="Hyperlink"/>
          </w:rPr>
          <w:t>http://www.unicode.org/reports/tr35/tr35-numbers.html#Number_Format_Patterns</w:t>
        </w:r>
      </w:hyperlink>
      <w:r>
        <w:t>.</w:t>
      </w:r>
    </w:p>
    <w:bookmarkEnd w:id="193"/>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4" w:name="_Ref396389122"/>
      <w:r>
        <w:t>WMSLayer</w:t>
      </w:r>
      <w:bookmarkEnd w:id="194"/>
    </w:p>
    <w:p w14:paraId="1CEF0C4A" w14:textId="77777777" w:rsidR="00DB4CD4" w:rsidRDefault="00DB4CD4" w:rsidP="000E5536">
      <w:pPr>
        <w:pStyle w:val="BodyText2"/>
      </w:pPr>
      <w:r>
        <w:t xml:space="preserve">To use the </w:t>
      </w:r>
      <w:hyperlink r:id="rId1175"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76"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lastRenderedPageBreak/>
        <w:t xml:space="preserve">There is a Mapbox GL plugin here: </w:t>
      </w:r>
      <w:hyperlink r:id="rId1177"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8B67DE" w:rsidP="000E5536">
      <w:pPr>
        <w:pStyle w:val="BodyText2"/>
      </w:pPr>
      <w:hyperlink r:id="rId1178"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9">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0">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1">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82"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83"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8B67DE" w:rsidP="000E5536">
      <w:pPr>
        <w:pStyle w:val="BodyText2"/>
      </w:pPr>
      <w:hyperlink r:id="rId1184"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85" w:anchor="generate_label_centroids" w:history="1">
        <w:r w:rsidRPr="00630E5E">
          <w:rPr>
            <w:rStyle w:val="Hyperlink"/>
          </w:rPr>
          <w:t>only with GeoJSON and TopoJSON sources</w:t>
        </w:r>
      </w:hyperlink>
      <w:r>
        <w:t xml:space="preserve"> (see the tutorial </w:t>
      </w:r>
      <w:hyperlink r:id="rId1186"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87"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8">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89"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90"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1">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2">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lastRenderedPageBreak/>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93"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94"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lastRenderedPageBreak/>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30200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302003">
      <w:pPr>
        <w:pStyle w:val="BodyText2"/>
      </w:pPr>
      <w:r>
        <w:t xml:space="preserve">You can connect it to a running Python Kernel - see here: </w:t>
      </w:r>
      <w:hyperlink r:id="rId1195"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30200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487395">
      <w:pPr>
        <w:pStyle w:val="Code"/>
      </w:pPr>
      <w:r>
        <w:t>{</w:t>
      </w:r>
    </w:p>
    <w:p w14:paraId="518F0314" w14:textId="77777777" w:rsidR="00487395" w:rsidRDefault="00487395" w:rsidP="00487395">
      <w:pPr>
        <w:pStyle w:val="Code"/>
      </w:pPr>
      <w:r>
        <w:t xml:space="preserve">  "stdin_port": 43319, </w:t>
      </w:r>
    </w:p>
    <w:p w14:paraId="7675FB1E" w14:textId="77777777" w:rsidR="00487395" w:rsidRDefault="00487395" w:rsidP="00487395">
      <w:pPr>
        <w:pStyle w:val="Code"/>
      </w:pPr>
      <w:r>
        <w:t xml:space="preserve">  "ip": "127.0.0.1", </w:t>
      </w:r>
    </w:p>
    <w:p w14:paraId="272F9A79" w14:textId="77777777" w:rsidR="00487395" w:rsidRDefault="00487395" w:rsidP="00487395">
      <w:pPr>
        <w:pStyle w:val="Code"/>
      </w:pPr>
      <w:r>
        <w:t xml:space="preserve">  "control_port": 54647, </w:t>
      </w:r>
    </w:p>
    <w:p w14:paraId="6845CF13" w14:textId="77777777" w:rsidR="00487395" w:rsidRDefault="00487395" w:rsidP="00487395">
      <w:pPr>
        <w:pStyle w:val="Code"/>
      </w:pPr>
      <w:r>
        <w:t xml:space="preserve">  "hb_port": 41599, </w:t>
      </w:r>
    </w:p>
    <w:p w14:paraId="5925F1CE" w14:textId="77777777" w:rsidR="00487395" w:rsidRDefault="00487395" w:rsidP="00487395">
      <w:pPr>
        <w:pStyle w:val="Code"/>
      </w:pPr>
      <w:r>
        <w:t xml:space="preserve">  "signature_scheme": "hmac-sha256", </w:t>
      </w:r>
    </w:p>
    <w:p w14:paraId="1FBA46E0" w14:textId="77777777" w:rsidR="00487395" w:rsidRDefault="00487395" w:rsidP="00487395">
      <w:pPr>
        <w:pStyle w:val="Code"/>
      </w:pPr>
      <w:r>
        <w:t xml:space="preserve">  "key": "672417d0-12e2-4724-94e1-496859aa03bc", </w:t>
      </w:r>
    </w:p>
    <w:p w14:paraId="483DCD73" w14:textId="77777777" w:rsidR="00487395" w:rsidRDefault="00487395" w:rsidP="00487395">
      <w:pPr>
        <w:pStyle w:val="Code"/>
      </w:pPr>
      <w:r>
        <w:t xml:space="preserve">  "kernel_name": "", </w:t>
      </w:r>
    </w:p>
    <w:p w14:paraId="05FF98F6" w14:textId="77777777" w:rsidR="00487395" w:rsidRDefault="00487395" w:rsidP="00487395">
      <w:pPr>
        <w:pStyle w:val="Code"/>
      </w:pPr>
      <w:r>
        <w:t xml:space="preserve">  "shell_port": 34427, </w:t>
      </w:r>
    </w:p>
    <w:p w14:paraId="399BC339" w14:textId="77777777" w:rsidR="00487395" w:rsidRDefault="00487395" w:rsidP="00487395">
      <w:pPr>
        <w:pStyle w:val="Code"/>
      </w:pPr>
      <w:r>
        <w:t xml:space="preserve">  "transport": "tcp", </w:t>
      </w:r>
    </w:p>
    <w:p w14:paraId="279D41D8" w14:textId="77777777" w:rsidR="00487395" w:rsidRDefault="00487395" w:rsidP="00487395">
      <w:pPr>
        <w:pStyle w:val="Code"/>
      </w:pPr>
      <w:r>
        <w:t xml:space="preserve">  "iopub_port": 54811</w:t>
      </w:r>
    </w:p>
    <w:p w14:paraId="01B47111" w14:textId="23AB56B1" w:rsidR="00487395" w:rsidRDefault="00487395" w:rsidP="00487395">
      <w:pPr>
        <w:pStyle w:val="Code"/>
      </w:pPr>
      <w:r>
        <w:t>}</w:t>
      </w:r>
    </w:p>
    <w:p w14:paraId="7F298389" w14:textId="42FCAA6B" w:rsidR="00E95BE5" w:rsidRDefault="00E95BE5" w:rsidP="00E95BE5">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F30C25">
      <w:pPr>
        <w:pStyle w:val="Unix"/>
      </w:pPr>
      <w:r>
        <w:t>C:\Users\cottaan&gt;jupyter qtconsole --existing E:\cottaan\Documents\udacity_notebook.json</w:t>
      </w:r>
    </w:p>
    <w:p w14:paraId="1FAC0803" w14:textId="6FA69F03" w:rsidR="00F30C25" w:rsidRDefault="00F30C25" w:rsidP="00F30C25">
      <w:pPr>
        <w:pStyle w:val="Unix"/>
      </w:pPr>
      <w:r>
        <w:t>[JupyterQtConsoleApp] WARNING | kernel died: 3.0</w:t>
      </w:r>
    </w:p>
    <w:p w14:paraId="662F3012" w14:textId="2053AD34" w:rsidR="00F30C25" w:rsidRPr="00302003" w:rsidRDefault="00F30C25" w:rsidP="00F30C25">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F57C88">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96"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221477">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221477">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lastRenderedPageBreak/>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34494896" w:rsidR="009D2154" w:rsidRDefault="009D2154" w:rsidP="00D96B97">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7704B5">
      <w:pPr>
        <w:pStyle w:val="Code"/>
      </w:pPr>
      <w:r>
        <w:t>{u'points': [u'[-4.207931039098862,14.349306008544257]', u'[-4.206931039098862,14.349306008544257]'], u'sceneid': u'LANDSAT/LC8_L1T_TOA/LC81970502017085LGN00'}  FAILS</w:t>
      </w:r>
    </w:p>
    <w:p w14:paraId="5E5A66C2" w14:textId="49087176" w:rsidR="007704B5" w:rsidRDefault="007704B5" w:rsidP="007704B5">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5"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97"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5"/>
    </w:p>
    <w:p w14:paraId="6E731132" w14:textId="77777777" w:rsidR="00D5148F" w:rsidRDefault="00D5148F" w:rsidP="00D96B97">
      <w:pPr>
        <w:pStyle w:val="Unix"/>
      </w:pPr>
      <w:r>
        <w:t xml:space="preserve">wget </w:t>
      </w:r>
      <w:hyperlink r:id="rId1198"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732E1FD7" w14:textId="77777777" w:rsidR="00221477" w:rsidRDefault="00221477" w:rsidP="00221477">
      <w:pPr>
        <w:pStyle w:val="Heading5"/>
      </w:pPr>
      <w:bookmarkStart w:id="196" w:name="_Ref416955918"/>
      <w:r>
        <w:t>GDAL Bindings</w:t>
      </w:r>
    </w:p>
    <w:p w14:paraId="4B886D5F" w14:textId="77777777" w:rsidR="00221477" w:rsidRDefault="00221477" w:rsidP="00221477">
      <w:pPr>
        <w:pStyle w:val="BodyText2"/>
      </w:pPr>
      <w:r>
        <w:t>Installed on Cloud9 on 8/2/17:</w:t>
      </w:r>
    </w:p>
    <w:p w14:paraId="4BD8AF80" w14:textId="77777777" w:rsidR="00221477" w:rsidRPr="00A33A17" w:rsidRDefault="00221477" w:rsidP="00221477">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8B67DE" w:rsidP="000E5536">
      <w:pPr>
        <w:pStyle w:val="BodyText2"/>
      </w:pPr>
      <w:hyperlink r:id="rId1199"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lastRenderedPageBreak/>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6"/>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200"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201"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202"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203" w:anchor="linux-installation" w:history="1">
        <w:r w:rsidRPr="003C68FB">
          <w:rPr>
            <w:rStyle w:val="Hyperlink"/>
          </w:rPr>
          <w:t>here</w:t>
        </w:r>
      </w:hyperlink>
      <w:r>
        <w:t xml:space="preserve">. Too complex – so following the instructions </w:t>
      </w:r>
      <w:hyperlink r:id="rId1204" w:history="1">
        <w:r w:rsidRPr="00953A9F">
          <w:rPr>
            <w:rStyle w:val="Hyperlink"/>
          </w:rPr>
          <w:t>here</w:t>
        </w:r>
      </w:hyperlink>
      <w:r>
        <w:t xml:space="preserve"> instead.</w:t>
      </w:r>
    </w:p>
    <w:p w14:paraId="2C20C54B" w14:textId="77777777" w:rsidR="00D5148F" w:rsidRDefault="00D5148F" w:rsidP="000E5536">
      <w:pPr>
        <w:pStyle w:val="Heading5"/>
      </w:pPr>
      <w:bookmarkStart w:id="197" w:name="_Ref416948190"/>
      <w:bookmarkStart w:id="198" w:name="_Ref416946800"/>
      <w:r>
        <w:t>OrderedDict</w:t>
      </w:r>
      <w:bookmarkEnd w:id="197"/>
    </w:p>
    <w:p w14:paraId="003DA791" w14:textId="77777777" w:rsidR="00D5148F" w:rsidRDefault="00D5148F" w:rsidP="00D96B97">
      <w:pPr>
        <w:pStyle w:val="Unix"/>
      </w:pPr>
      <w:r>
        <w:t xml:space="preserve">wget </w:t>
      </w:r>
      <w:hyperlink r:id="rId1205"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8"/>
    </w:p>
    <w:p w14:paraId="17210712" w14:textId="77777777" w:rsidR="00D5148F" w:rsidRDefault="00D5148F" w:rsidP="000E5536">
      <w:pPr>
        <w:pStyle w:val="BodyText2"/>
      </w:pPr>
      <w:r>
        <w:t xml:space="preserve">Installation instructions from here </w:t>
      </w:r>
      <w:hyperlink r:id="rId1206"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lastRenderedPageBreak/>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8B67DE" w:rsidP="000E5536">
      <w:pPr>
        <w:pStyle w:val="BodyText2"/>
      </w:pPr>
      <w:hyperlink r:id="rId1207"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0E5536">
      <w:pPr>
        <w:pStyle w:val="BodyText2"/>
      </w:pPr>
      <w:r>
        <w:t xml:space="preserve">Are replacements for the Python GDAL bindings. For an overview see this </w:t>
      </w:r>
      <w:hyperlink r:id="rId1208"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209"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210"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211"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8B67DE" w:rsidP="00E5562E">
      <w:pPr>
        <w:pStyle w:val="BodyText2"/>
      </w:pPr>
      <w:hyperlink r:id="rId1212"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199" w:name="_Ref416879796"/>
      <w:r>
        <w:t>TensorFlow</w:t>
      </w:r>
    </w:p>
    <w:p w14:paraId="09529766" w14:textId="1EC5A79D" w:rsidR="00B0675D" w:rsidRDefault="00B0675D" w:rsidP="00B0675D">
      <w:pPr>
        <w:pStyle w:val="Heading6"/>
      </w:pPr>
      <w:bookmarkStart w:id="200" w:name="_Installing"/>
      <w:bookmarkEnd w:id="200"/>
      <w:r>
        <w:t>Installing</w:t>
      </w:r>
    </w:p>
    <w:p w14:paraId="419DB480" w14:textId="77777777" w:rsidR="00E643C4" w:rsidRDefault="00E643C4" w:rsidP="00E643C4">
      <w:pPr>
        <w:pStyle w:val="Heading7"/>
      </w:pPr>
      <w:bookmarkStart w:id="201" w:name="_Ubuntu_14.04_2"/>
      <w:bookmarkEnd w:id="201"/>
      <w:r>
        <w:t>Ubuntu 14.04</w:t>
      </w:r>
    </w:p>
    <w:p w14:paraId="1254DBA7" w14:textId="77777777" w:rsidR="003A049B" w:rsidRDefault="003A049B" w:rsidP="003A049B">
      <w:pPr>
        <w:pStyle w:val="Heading8"/>
      </w:pPr>
      <w:r>
        <w:lastRenderedPageBreak/>
        <w:t>Native pip</w:t>
      </w:r>
    </w:p>
    <w:p w14:paraId="4086EACA" w14:textId="0367F8A7" w:rsidR="00B0675D" w:rsidRDefault="00B0675D" w:rsidP="00B0675D">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213" w:history="1">
        <w:r w:rsidRPr="00A12A43">
          <w:rPr>
            <w:rStyle w:val="Hyperlink"/>
          </w:rPr>
          <w:t>here</w:t>
        </w:r>
      </w:hyperlink>
      <w:r>
        <w:t xml:space="preserve"> for native pip:</w:t>
      </w:r>
    </w:p>
    <w:p w14:paraId="12EA0CD8" w14:textId="6BB166EF" w:rsidR="00B0675D" w:rsidRDefault="00B0675D" w:rsidP="00B0675D">
      <w:pPr>
        <w:pStyle w:val="Unix"/>
      </w:pPr>
      <w:r w:rsidRPr="00041434">
        <w:t>blishten:~/workspace (master) $ sudo pip install tensorflow</w:t>
      </w:r>
    </w:p>
    <w:p w14:paraId="37FB7C8E" w14:textId="77777777" w:rsidR="00B0675D" w:rsidRDefault="00B0675D" w:rsidP="00B0675D">
      <w:pPr>
        <w:pStyle w:val="Unix"/>
      </w:pPr>
      <w:r w:rsidRPr="003A7297">
        <w:t>blishten:~/workspace (master) $ python</w:t>
      </w:r>
    </w:p>
    <w:p w14:paraId="45E6355E" w14:textId="77777777" w:rsidR="00B0675D" w:rsidRDefault="00B0675D" w:rsidP="00B0675D">
      <w:pPr>
        <w:pStyle w:val="Unix"/>
      </w:pPr>
      <w:r w:rsidRPr="003A7297">
        <w:t>&gt;&gt;&gt; import tensorflow as tf</w:t>
      </w:r>
    </w:p>
    <w:p w14:paraId="2B9A3290" w14:textId="77777777" w:rsidR="00B0675D" w:rsidRDefault="00B0675D" w:rsidP="00B0675D">
      <w:pPr>
        <w:pStyle w:val="Unix"/>
      </w:pPr>
      <w:r>
        <w:t>&gt;&gt;&gt; tf.__version__</w:t>
      </w:r>
    </w:p>
    <w:p w14:paraId="559288DD" w14:textId="2183E4BC" w:rsidR="00B0675D" w:rsidRDefault="00B0675D" w:rsidP="00B0675D">
      <w:pPr>
        <w:pStyle w:val="Unix"/>
      </w:pPr>
      <w:r>
        <w:t>'1.0.1'</w:t>
      </w:r>
    </w:p>
    <w:p w14:paraId="5BEAD770" w14:textId="6D19E3BA" w:rsidR="00745843" w:rsidRPr="00041434" w:rsidRDefault="00745843" w:rsidP="0074584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02" w:name="_Anaconda"/>
      <w:bookmarkEnd w:id="202"/>
      <w:r>
        <w:t>Anaconda</w:t>
      </w:r>
    </w:p>
    <w:p w14:paraId="538165D6" w14:textId="40F61BF9" w:rsidR="001440B6" w:rsidRDefault="001440B6" w:rsidP="001440B6">
      <w:pPr>
        <w:pStyle w:val="BodyText2"/>
      </w:pPr>
      <w:r>
        <w:t xml:space="preserve">Following instructions </w:t>
      </w:r>
      <w:hyperlink r:id="rId1214" w:anchor="installing_with_anaconda" w:history="1">
        <w:r w:rsidRPr="001440B6">
          <w:rPr>
            <w:rStyle w:val="Hyperlink"/>
          </w:rPr>
          <w:t>here</w:t>
        </w:r>
      </w:hyperlink>
      <w:r>
        <w:t>.</w:t>
      </w:r>
    </w:p>
    <w:p w14:paraId="3C9BFE77" w14:textId="15DDFFBE" w:rsidR="00783FB6" w:rsidRDefault="00783FB6" w:rsidP="00783FB6">
      <w:pPr>
        <w:pStyle w:val="Unix"/>
      </w:pPr>
      <w:r w:rsidRPr="00783FB6">
        <w:t>blishten:~/workspace (master) $ sudo conda create -n tensorflow</w:t>
      </w:r>
    </w:p>
    <w:p w14:paraId="00A8E3A9" w14:textId="5D5FD919" w:rsidR="00783FB6" w:rsidRDefault="00783FB6" w:rsidP="00783FB6">
      <w:pPr>
        <w:pStyle w:val="Unix"/>
      </w:pPr>
      <w:r w:rsidRPr="00783FB6">
        <w:t>blishten:~/workspace (master) $ source activate tensorflow</w:t>
      </w:r>
    </w:p>
    <w:p w14:paraId="41187052" w14:textId="5E661B8B" w:rsidR="00783FB6" w:rsidRDefault="00783FB6" w:rsidP="00783FB6">
      <w:pPr>
        <w:pStyle w:val="BodyText2"/>
      </w:pPr>
      <w:r>
        <w:t>For the Python 2.7 CPU version:</w:t>
      </w:r>
    </w:p>
    <w:p w14:paraId="0A78BE78" w14:textId="5CCF8A77" w:rsidR="00783FB6" w:rsidRDefault="00783FB6" w:rsidP="00783FB6">
      <w:pPr>
        <w:pStyle w:val="Unix"/>
      </w:pPr>
      <w:r w:rsidRPr="00783FB6">
        <w:t xml:space="preserve">(tensorflow) blishten:~/workspace (master) $ sudo pip install --ignore-installed --upgrade </w:t>
      </w:r>
      <w:hyperlink r:id="rId1215" w:history="1">
        <w:r w:rsidR="008F28E2" w:rsidRPr="006A0A80">
          <w:rPr>
            <w:rStyle w:val="Hyperlink"/>
          </w:rPr>
          <w:t>https://storage.googleapis.com/tensorflow/linux/cpu/tensorflow-1.1.0-cp27-none-linux_x86_64.whl</w:t>
        </w:r>
      </w:hyperlink>
    </w:p>
    <w:p w14:paraId="28E9A85D" w14:textId="31E861CC" w:rsidR="008F28E2" w:rsidRDefault="008F28E2" w:rsidP="008F28E2">
      <w:pPr>
        <w:pStyle w:val="BodyText2"/>
      </w:pPr>
      <w:r>
        <w:t>To check it works:</w:t>
      </w:r>
    </w:p>
    <w:p w14:paraId="16739029" w14:textId="77777777" w:rsidR="008F28E2" w:rsidRDefault="008F28E2" w:rsidP="008F28E2">
      <w:pPr>
        <w:pStyle w:val="Unix"/>
      </w:pPr>
      <w:r>
        <w:t>blishten:~/workspace (master) $ source activate tensorflow</w:t>
      </w:r>
    </w:p>
    <w:p w14:paraId="6A6E33FB" w14:textId="77777777" w:rsidR="008F28E2" w:rsidRDefault="008F28E2" w:rsidP="008F28E2">
      <w:pPr>
        <w:pStyle w:val="Unix"/>
      </w:pPr>
      <w:r>
        <w:t>(tensorflow) blishten:~/workspace (master) $ python</w:t>
      </w:r>
    </w:p>
    <w:p w14:paraId="20CD2224" w14:textId="77777777" w:rsidR="008F28E2" w:rsidRDefault="008F28E2" w:rsidP="008F28E2">
      <w:pPr>
        <w:pStyle w:val="Unix"/>
      </w:pPr>
      <w:r>
        <w:t xml:space="preserve">Python 2.7.13 |Anaconda 4.3.1 (64-bit)| (default, Dec 20 2016, 23:09:15) </w:t>
      </w:r>
    </w:p>
    <w:p w14:paraId="78A37F83" w14:textId="77777777" w:rsidR="008F28E2" w:rsidRDefault="008F28E2" w:rsidP="008F28E2">
      <w:pPr>
        <w:pStyle w:val="Unix"/>
      </w:pPr>
      <w:r>
        <w:t>[GCC 4.4.7 20120313 (Red Hat 4.4.7-1)] on linux2</w:t>
      </w:r>
    </w:p>
    <w:p w14:paraId="335FCCE3" w14:textId="77777777" w:rsidR="008F28E2" w:rsidRDefault="008F28E2" w:rsidP="008F28E2">
      <w:pPr>
        <w:pStyle w:val="Unix"/>
      </w:pPr>
      <w:r>
        <w:t>Type "help", "copyright", "credits" or "license" for more information.</w:t>
      </w:r>
    </w:p>
    <w:p w14:paraId="7D43E386" w14:textId="77777777" w:rsidR="008F28E2" w:rsidRDefault="008F28E2" w:rsidP="008F28E2">
      <w:pPr>
        <w:pStyle w:val="Unix"/>
      </w:pPr>
      <w:r>
        <w:t>Anaconda is brought to you by Continuum Analytics.</w:t>
      </w:r>
    </w:p>
    <w:p w14:paraId="307C7B53" w14:textId="77777777" w:rsidR="008F28E2" w:rsidRDefault="008F28E2" w:rsidP="008F28E2">
      <w:pPr>
        <w:pStyle w:val="Unix"/>
      </w:pPr>
      <w:r>
        <w:t>Please check out: http://continuum.io/thanks and https://anaconda.org</w:t>
      </w:r>
    </w:p>
    <w:p w14:paraId="3293EB81" w14:textId="77777777" w:rsidR="008F28E2" w:rsidRDefault="008F28E2" w:rsidP="008F28E2">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E643C4">
      <w:pPr>
        <w:pStyle w:val="BodyText2"/>
      </w:pPr>
      <w:r>
        <w:t xml:space="preserve">Following instructions </w:t>
      </w:r>
      <w:hyperlink r:id="rId1216"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221477">
      <w:pPr>
        <w:pStyle w:val="BodyText2"/>
      </w:pPr>
      <w:r>
        <w:t xml:space="preserve">This is used in Google App Engine and is similar to webpy. Website </w:t>
      </w:r>
      <w:hyperlink r:id="rId1217" w:history="1">
        <w:r w:rsidRPr="00D5148F">
          <w:rPr>
            <w:rStyle w:val="Hyperlink"/>
          </w:rPr>
          <w:t>here</w:t>
        </w:r>
      </w:hyperlink>
      <w:r>
        <w:t xml:space="preserve"> and GAE documentation </w:t>
      </w:r>
      <w:hyperlink r:id="rId1218" w:history="1">
        <w:r w:rsidRPr="00D17568">
          <w:rPr>
            <w:rStyle w:val="Hyperlink"/>
          </w:rPr>
          <w:t>here</w:t>
        </w:r>
      </w:hyperlink>
      <w:r>
        <w:t>.</w:t>
      </w:r>
    </w:p>
    <w:p w14:paraId="0BAB598A" w14:textId="7F12EBDF" w:rsidR="00EA1721" w:rsidRDefault="00EA1721" w:rsidP="000E5536">
      <w:pPr>
        <w:pStyle w:val="Heading5"/>
      </w:pPr>
      <w:r>
        <w:t>WebPy</w:t>
      </w:r>
      <w:bookmarkEnd w:id="199"/>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219"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0E190C">
      <w:pPr>
        <w:pStyle w:val="BodyText2"/>
      </w:pPr>
      <w:r>
        <w:t xml:space="preserve">Machine learning resources for Python: </w:t>
      </w:r>
      <w:hyperlink r:id="rId1220"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lastRenderedPageBreak/>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221"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03"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04" w:name="_Ubuntu_14.04_3"/>
      <w:bookmarkEnd w:id="204"/>
      <w:r>
        <w:t>Ubuntu 14.04</w:t>
      </w:r>
    </w:p>
    <w:p w14:paraId="69EC447A" w14:textId="4FF01AFC" w:rsidR="008902C5" w:rsidRDefault="008902C5" w:rsidP="008902C5">
      <w:pPr>
        <w:pStyle w:val="BodyText2"/>
      </w:pPr>
      <w:r>
        <w:t>On the tensor-flow Cloud9 workspace on 3/5/17:</w:t>
      </w:r>
    </w:p>
    <w:p w14:paraId="49482650" w14:textId="38FA7226" w:rsidR="008902C5" w:rsidRDefault="008902C5" w:rsidP="008902C5">
      <w:pPr>
        <w:pStyle w:val="Unix"/>
      </w:pPr>
      <w:r w:rsidRPr="008902C5">
        <w:t xml:space="preserve">blishten:~/workspace (master) $ wget </w:t>
      </w:r>
      <w:hyperlink r:id="rId1222" w:history="1">
        <w:r w:rsidRPr="006A0A80">
          <w:rPr>
            <w:rStyle w:val="Hyperlink"/>
          </w:rPr>
          <w:t>https://repo.continuum.io/archive/Anaconda2-4.3.1-Linux-x86_64.sh</w:t>
        </w:r>
      </w:hyperlink>
    </w:p>
    <w:p w14:paraId="1D5F75FB" w14:textId="00CEE07F" w:rsidR="008902C5" w:rsidRDefault="000830A2" w:rsidP="008902C5">
      <w:pPr>
        <w:pStyle w:val="Unix"/>
      </w:pPr>
      <w:r>
        <w:t>..</w:t>
      </w:r>
    </w:p>
    <w:p w14:paraId="54A21AFF" w14:textId="77777777" w:rsidR="000830A2" w:rsidRDefault="000830A2" w:rsidP="000830A2">
      <w:pPr>
        <w:pStyle w:val="Unix"/>
      </w:pPr>
      <w:r>
        <w:t>Do you wish the installer to prepend the Anaconda2 install location</w:t>
      </w:r>
    </w:p>
    <w:p w14:paraId="69F29236" w14:textId="77777777" w:rsidR="000830A2" w:rsidRDefault="000830A2" w:rsidP="000830A2">
      <w:pPr>
        <w:pStyle w:val="Unix"/>
      </w:pPr>
      <w:r>
        <w:t>to PATH in your /home/ubuntu/.bashrc ? [yes|no]</w:t>
      </w:r>
    </w:p>
    <w:p w14:paraId="1B871A1E" w14:textId="50EC7AC7" w:rsidR="000830A2" w:rsidRDefault="000830A2" w:rsidP="000830A2">
      <w:pPr>
        <w:pStyle w:val="Unix"/>
      </w:pPr>
      <w:r>
        <w:t>[no] &gt;&gt;&gt; yes</w:t>
      </w:r>
    </w:p>
    <w:p w14:paraId="3C3EBB8D" w14:textId="77777777" w:rsidR="00D74CE9" w:rsidRDefault="00D74CE9" w:rsidP="00D74CE9">
      <w:pPr>
        <w:pStyle w:val="Unix"/>
      </w:pPr>
      <w:r>
        <w:t>Prepending PATH=/home/ubuntu/anaconda2/bin to PATH in /home/ubuntu/.bashrc</w:t>
      </w:r>
    </w:p>
    <w:p w14:paraId="4DADE411" w14:textId="77777777" w:rsidR="00D74CE9" w:rsidRDefault="00D74CE9" w:rsidP="00D74CE9">
      <w:pPr>
        <w:pStyle w:val="Unix"/>
      </w:pPr>
      <w:r>
        <w:t>A backup will be made to: /home/ubuntu/.bashrc-anaconda2.bak</w:t>
      </w:r>
    </w:p>
    <w:p w14:paraId="1B2F04A7" w14:textId="286F767B" w:rsidR="000830A2" w:rsidRDefault="00D74CE9" w:rsidP="00D74CE9">
      <w:pPr>
        <w:pStyle w:val="Unix"/>
      </w:pPr>
      <w:r>
        <w:t>For this change to become active, you have to open a new terminal.</w:t>
      </w:r>
    </w:p>
    <w:p w14:paraId="57211B0F" w14:textId="136C7903" w:rsidR="00CF1A97" w:rsidRPr="008902C5" w:rsidRDefault="005D194B" w:rsidP="00CF1A97">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03"/>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223"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224"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lastRenderedPageBreak/>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5" w:name="_Toc315774591"/>
      <w:r>
        <w:t>R</w:t>
      </w:r>
      <w:bookmarkEnd w:id="205"/>
    </w:p>
    <w:p w14:paraId="43CF2F67" w14:textId="77777777" w:rsidR="004B461D" w:rsidRDefault="004B461D" w:rsidP="000E5536">
      <w:pPr>
        <w:pStyle w:val="BodyText2"/>
      </w:pPr>
      <w:r>
        <w:t>Installed and running from the 2.13.1 GUI</w:t>
      </w:r>
    </w:p>
    <w:p w14:paraId="7E5A4F4A" w14:textId="77777777" w:rsidR="004B461D" w:rsidRDefault="004B461D" w:rsidP="007D2F52">
      <w:pPr>
        <w:pStyle w:val="Heading4"/>
      </w:pPr>
      <w:bookmarkStart w:id="206" w:name="_Toc315774592"/>
      <w:r>
        <w:t>ArcGIS Library:</w:t>
      </w:r>
      <w:bookmarkEnd w:id="206"/>
    </w:p>
    <w:p w14:paraId="69A0D805" w14:textId="77777777" w:rsidR="004B461D" w:rsidRDefault="004B461D" w:rsidP="000E5536">
      <w:pPr>
        <w:pStyle w:val="BodyText"/>
      </w:pPr>
      <w:r>
        <w:t xml:space="preserve">Installed ArcGIS R Library from here: </w:t>
      </w:r>
      <w:hyperlink r:id="rId1225"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7"/>
    </w:p>
    <w:p w14:paraId="4F228961" w14:textId="77777777" w:rsidR="00F3221A" w:rsidRDefault="00F3221A" w:rsidP="000E5536">
      <w:pPr>
        <w:pStyle w:val="BodyText"/>
      </w:pPr>
      <w:r>
        <w:t xml:space="preserve">Doing the tutorial here: </w:t>
      </w:r>
      <w:hyperlink r:id="rId1226"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7" w:name="_Ref353435953"/>
      <w:r>
        <w:t>Working with disks and files</w:t>
      </w:r>
      <w:bookmarkEnd w:id="207"/>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lastRenderedPageBreak/>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227"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228"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lastRenderedPageBreak/>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8" w:name="_Toc315774630"/>
      <w:bookmarkStart w:id="209" w:name="_Toc315774629"/>
      <w:r>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8"/>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8B67DE" w:rsidP="000E5536">
      <w:pPr>
        <w:pStyle w:val="BodyText"/>
      </w:pPr>
      <w:hyperlink r:id="rId1229"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lastRenderedPageBreak/>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230"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231"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232"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33"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34"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35"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236"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37"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lastRenderedPageBreak/>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09"/>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38"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39"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40"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10" w:name="_Ref347406831"/>
      <w:bookmarkStart w:id="211" w:name="_Toc315774616"/>
      <w:r>
        <w:t>Getting/Setting Environment Variables</w:t>
      </w:r>
      <w:bookmarkEnd w:id="210"/>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0E5536">
      <w:pPr>
        <w:pStyle w:val="BodyText2"/>
      </w:pPr>
      <w:r>
        <w:lastRenderedPageBreak/>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16517C62" w14:textId="06FBE8DC" w:rsidR="006C3E31" w:rsidRDefault="006C3E31" w:rsidP="006C3E31">
      <w:pPr>
        <w:pStyle w:val="Heading4"/>
      </w:pPr>
      <w:bookmarkStart w:id="212" w:name="_Disk_usage"/>
      <w:bookmarkEnd w:id="212"/>
      <w:r>
        <w:t>Disk usage</w:t>
      </w:r>
    </w:p>
    <w:p w14:paraId="76A806BE" w14:textId="7DF844D1" w:rsidR="006C3E31" w:rsidRDefault="006C3E31" w:rsidP="006C3E31">
      <w:pPr>
        <w:pStyle w:val="BodyText2"/>
      </w:pPr>
      <w:r>
        <w:t xml:space="preserve">If you run out of disk space (I have on Cloud9) you can use the suggestions in </w:t>
      </w:r>
      <w:hyperlink r:id="rId1241"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6C3E31">
      <w:pPr>
        <w:pStyle w:val="Unix"/>
      </w:pPr>
      <w:r>
        <w:t xml:space="preserve">blishten:/ $ sudo du -m -d 1 -a | sort -n                                                                                                                                                                                                                                                                                            </w:t>
      </w:r>
    </w:p>
    <w:p w14:paraId="4E46D28C" w14:textId="77777777" w:rsidR="006C3E31" w:rsidRDefault="006C3E31" w:rsidP="006C3E31">
      <w:pPr>
        <w:pStyle w:val="Unix"/>
      </w:pPr>
      <w:r>
        <w:t>du: cannot access ‘./proc/4754/task/4754/fd/4’: No such file or directory</w:t>
      </w:r>
    </w:p>
    <w:p w14:paraId="0E081257" w14:textId="77777777" w:rsidR="006C3E31" w:rsidRDefault="006C3E31" w:rsidP="008E34F8">
      <w:pPr>
        <w:pStyle w:val="BodyText2"/>
      </w:pPr>
      <w:r>
        <w:t>So trying this instead:</w:t>
      </w:r>
    </w:p>
    <w:p w14:paraId="66B44009" w14:textId="77777777" w:rsidR="006C3E31" w:rsidRDefault="006C3E31" w:rsidP="006C3E31">
      <w:pPr>
        <w:pStyle w:val="Unix"/>
      </w:pPr>
      <w:r w:rsidRPr="001B30BD">
        <w:t xml:space="preserve">blishten:/proc $ sudo du -hx / -t 50000000    </w:t>
      </w:r>
    </w:p>
    <w:p w14:paraId="0920FD4B" w14:textId="42108442" w:rsidR="006C3E31" w:rsidRPr="006C3E31" w:rsidRDefault="006C3E31" w:rsidP="006C3E31">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7C333F60" w14:textId="0FA045A9" w:rsidR="000E245C" w:rsidRDefault="000E245C" w:rsidP="000E245C">
      <w:pPr>
        <w:pStyle w:val="Heading5"/>
      </w:pPr>
      <w:bookmarkStart w:id="213" w:name="_GeoServer"/>
      <w:bookmarkEnd w:id="213"/>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441930">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0E245C">
      <w:pPr>
        <w:pStyle w:val="BodyText2"/>
      </w:pPr>
      <w:r>
        <w:t xml:space="preserve">Following instructions </w:t>
      </w:r>
      <w:hyperlink r:id="rId1242"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0E245C">
      <w:pPr>
        <w:pStyle w:val="Unix"/>
      </w:pPr>
      <w:r w:rsidRPr="00B22680">
        <w:t>blishten:~/workspace (master) $ unzip /usr/share/geoserver-2.11.0-bin.zip</w:t>
      </w:r>
    </w:p>
    <w:p w14:paraId="5B6A5C82" w14:textId="77777777" w:rsidR="000E245C" w:rsidRDefault="000E245C" w:rsidP="000E245C">
      <w:pPr>
        <w:pStyle w:val="Unix"/>
      </w:pPr>
      <w:r w:rsidRPr="00152E4F">
        <w:t>blishten:~/workspace (master) $ sudo mv geoserver-2.11.0 /usr/share/geoserver</w:t>
      </w:r>
    </w:p>
    <w:p w14:paraId="1A6BD885" w14:textId="77777777" w:rsidR="000E245C" w:rsidRDefault="000E245C" w:rsidP="000E245C">
      <w:pPr>
        <w:pStyle w:val="Unix"/>
      </w:pPr>
      <w:r w:rsidRPr="00152E4F">
        <w:t xml:space="preserve">blishten:~/workspace (master) $ </w:t>
      </w:r>
      <w:r>
        <w:t>cd /usr/share/geoserver/bin</w:t>
      </w:r>
    </w:p>
    <w:p w14:paraId="365E325F" w14:textId="77777777" w:rsidR="000E245C" w:rsidRDefault="000E245C" w:rsidP="000E245C">
      <w:pPr>
        <w:pStyle w:val="Unix"/>
      </w:pPr>
      <w:r>
        <w:t>blishten:/usr/share/geoserver/bin $ sudo sh startup.sh</w:t>
      </w:r>
    </w:p>
    <w:p w14:paraId="56BF27FF" w14:textId="77777777" w:rsidR="000E245C" w:rsidRDefault="000E245C" w:rsidP="000E245C">
      <w:pPr>
        <w:pStyle w:val="Unix"/>
      </w:pPr>
      <w:r>
        <w:t xml:space="preserve">GEOSERVER_HOME environment variable not found, using current </w:t>
      </w:r>
    </w:p>
    <w:p w14:paraId="7E6E5865" w14:textId="77777777" w:rsidR="000E245C" w:rsidRDefault="000E245C" w:rsidP="000E245C">
      <w:pPr>
        <w:pStyle w:val="Unix"/>
      </w:pPr>
      <w:r>
        <w:t xml:space="preserve">location.  If not set then running this script from other </w:t>
      </w:r>
    </w:p>
    <w:p w14:paraId="6A421712" w14:textId="77777777" w:rsidR="000E245C" w:rsidRDefault="000E245C" w:rsidP="000E245C">
      <w:pPr>
        <w:pStyle w:val="Unix"/>
      </w:pPr>
      <w:r>
        <w:t>directories will not work in the future.</w:t>
      </w:r>
    </w:p>
    <w:p w14:paraId="047BFB76" w14:textId="77777777" w:rsidR="000E245C" w:rsidRDefault="000E245C" w:rsidP="000E245C">
      <w:pPr>
        <w:pStyle w:val="Unix"/>
      </w:pPr>
      <w:r>
        <w:t>GEOSERVER DATA DIR is /usr/share/geoserver/bin/../data_dir</w:t>
      </w:r>
    </w:p>
    <w:p w14:paraId="236AA341" w14:textId="77777777" w:rsidR="000E245C" w:rsidRDefault="000E245C" w:rsidP="000E245C">
      <w:pPr>
        <w:pStyle w:val="Unix"/>
      </w:pPr>
      <w:r>
        <w:t>WARNING: Module not found [ssl]</w:t>
      </w:r>
    </w:p>
    <w:p w14:paraId="16387C62" w14:textId="71170355" w:rsidR="000E245C" w:rsidRPr="000E245C" w:rsidRDefault="000E245C" w:rsidP="000E245C">
      <w:pPr>
        <w:pStyle w:val="Unix"/>
      </w:pPr>
      <w:r>
        <w:t>2017-03-28 13:49:37.364:INFO::main: Logging initialized @817ms</w:t>
      </w:r>
    </w:p>
    <w:p w14:paraId="6CFCE6B9" w14:textId="382185A4" w:rsidR="00441930" w:rsidRDefault="00441930" w:rsidP="00441930">
      <w:pPr>
        <w:pStyle w:val="Heading5"/>
      </w:pPr>
      <w:bookmarkStart w:id="214" w:name="_phpPgAdmin_1"/>
      <w:bookmarkEnd w:id="214"/>
      <w:r>
        <w:t>phpPgAdmin</w:t>
      </w:r>
    </w:p>
    <w:p w14:paraId="51C1823A" w14:textId="77777777" w:rsidR="00441930" w:rsidRDefault="00441930" w:rsidP="00441930">
      <w:pPr>
        <w:pStyle w:val="BodyText2"/>
      </w:pPr>
      <w:r>
        <w:t xml:space="preserve">Installing on C9 Python workspace. Following instructions </w:t>
      </w:r>
      <w:hyperlink r:id="rId1243" w:history="1">
        <w:r w:rsidRPr="00B817BB">
          <w:rPr>
            <w:rStyle w:val="Hyperlink"/>
          </w:rPr>
          <w:t>here</w:t>
        </w:r>
      </w:hyperlink>
      <w:r>
        <w:t xml:space="preserve">. </w:t>
      </w:r>
    </w:p>
    <w:p w14:paraId="07ADC55D" w14:textId="77777777" w:rsidR="00441930" w:rsidRDefault="00441930" w:rsidP="00441930">
      <w:pPr>
        <w:pStyle w:val="Unix"/>
      </w:pPr>
      <w:r w:rsidRPr="00B817BB">
        <w:t>blishten:~/workspace (master) $ sudo apt-get install phppgadmin</w:t>
      </w:r>
    </w:p>
    <w:p w14:paraId="7910AC22" w14:textId="1877AF56" w:rsidR="00441930" w:rsidRPr="00441930" w:rsidRDefault="00441930" w:rsidP="00441930">
      <w:pPr>
        <w:pStyle w:val="Unix"/>
      </w:pPr>
      <w:r w:rsidRPr="00B817BB">
        <w:t>phppgadmin is already the newest version.</w:t>
      </w:r>
    </w:p>
    <w:p w14:paraId="2C2F6B86" w14:textId="562BBE1F" w:rsidR="00BA000A" w:rsidRDefault="00BA000A" w:rsidP="00BA000A">
      <w:pPr>
        <w:pStyle w:val="Heading5"/>
      </w:pPr>
      <w:bookmarkStart w:id="215" w:name="_PostGIS"/>
      <w:bookmarkEnd w:id="215"/>
      <w:r>
        <w:t>PostGIS</w:t>
      </w:r>
    </w:p>
    <w:p w14:paraId="6BEF4518" w14:textId="2EDDC72A" w:rsidR="00BA000A" w:rsidRDefault="00BA000A" w:rsidP="00BA000A">
      <w:pPr>
        <w:pStyle w:val="BodyText2"/>
      </w:pPr>
      <w:r>
        <w:t>Installing on C9:</w:t>
      </w:r>
    </w:p>
    <w:p w14:paraId="553AADBE" w14:textId="77777777" w:rsidR="00BA000A" w:rsidRDefault="00BA000A" w:rsidP="00BA000A">
      <w:pPr>
        <w:pStyle w:val="Unix"/>
      </w:pPr>
      <w:r>
        <w:t>sudo apt-get update</w:t>
      </w:r>
    </w:p>
    <w:p w14:paraId="47282DF6" w14:textId="77777777" w:rsidR="00BA000A" w:rsidRPr="006D675D" w:rsidRDefault="00BA000A" w:rsidP="00BA000A">
      <w:pPr>
        <w:pStyle w:val="Unix"/>
      </w:pPr>
      <w:r>
        <w:t xml:space="preserve">sudo apt-get install postgresql postgresql-contrib postgis </w:t>
      </w:r>
      <w:r w:rsidRPr="006D675D">
        <w:t>postgresql-9.3-postgis-scripts</w:t>
      </w:r>
    </w:p>
    <w:p w14:paraId="6B780B55" w14:textId="77777777" w:rsidR="00BA000A" w:rsidRDefault="00BA000A" w:rsidP="00BA000A">
      <w:pPr>
        <w:pStyle w:val="Unix"/>
      </w:pPr>
      <w:r>
        <w:t>sudo apt-get update</w:t>
      </w:r>
    </w:p>
    <w:p w14:paraId="7757BB54" w14:textId="77777777" w:rsidR="00BA000A" w:rsidRDefault="00BA000A" w:rsidP="00BA000A">
      <w:pPr>
        <w:pStyle w:val="BodyText2"/>
      </w:pPr>
      <w:r>
        <w:t>Then in the database where you want to add the sql functions, run these sql commands (in phpPgAdmin if its easier):</w:t>
      </w:r>
    </w:p>
    <w:p w14:paraId="7BBA84AA" w14:textId="77777777" w:rsidR="00BA000A" w:rsidRDefault="00BA000A" w:rsidP="00BA000A">
      <w:pPr>
        <w:pStyle w:val="Unix"/>
      </w:pPr>
      <w:r>
        <w:t>CREATE EXTENSION postgis;</w:t>
      </w:r>
    </w:p>
    <w:p w14:paraId="67298A0B" w14:textId="4DEBBA07" w:rsidR="00BA000A" w:rsidRPr="00BA000A" w:rsidRDefault="00BA000A" w:rsidP="00BA000A">
      <w:pPr>
        <w:pStyle w:val="Unix"/>
      </w:pPr>
      <w:r>
        <w:t>CREATE EXTENSION postgis_topology;</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16" w:name="_Switching"/>
      <w:bookmarkEnd w:id="216"/>
      <w:r>
        <w:t>Switching</w:t>
      </w:r>
    </w:p>
    <w:p w14:paraId="335847D8" w14:textId="639F752D" w:rsidR="006C3E31" w:rsidRDefault="006C3E31" w:rsidP="006C3E31">
      <w:pPr>
        <w:pStyle w:val="BodyText2"/>
      </w:pPr>
      <w:r>
        <w:t>To switch to another user on an Ubuntu machine use the su command:</w:t>
      </w:r>
    </w:p>
    <w:p w14:paraId="1399D1E9" w14:textId="5D80DAD7" w:rsidR="006C3E31" w:rsidRDefault="006C3E31" w:rsidP="006C3E31">
      <w:pPr>
        <w:pStyle w:val="Unix"/>
      </w:pPr>
      <w:r w:rsidRPr="00E66697">
        <w:t>blishten:/var/lib/postgresql/9.3 $ sudo su postgres</w:t>
      </w:r>
    </w:p>
    <w:p w14:paraId="1F43BD2D" w14:textId="4EC205D3" w:rsidR="006C3E31" w:rsidRPr="006C3E31" w:rsidRDefault="006C3E31" w:rsidP="006C3E31">
      <w:pPr>
        <w:pStyle w:val="Unix"/>
      </w:pPr>
      <w:r w:rsidRPr="00E66697">
        <w:t>postgres@blishten-db-server-46297</w:t>
      </w:r>
      <w:r>
        <w:t>05:</w:t>
      </w:r>
    </w:p>
    <w:p w14:paraId="7AAA3E27" w14:textId="77777777" w:rsidR="007C2736" w:rsidRDefault="007C2736" w:rsidP="000E5536">
      <w:pPr>
        <w:pStyle w:val="Heading2"/>
      </w:pPr>
      <w:r>
        <w:lastRenderedPageBreak/>
        <w:t>SSH</w:t>
      </w:r>
    </w:p>
    <w:p w14:paraId="701F5560" w14:textId="77777777" w:rsidR="006E60E0" w:rsidRDefault="006E60E0" w:rsidP="000E5536">
      <w:pPr>
        <w:pStyle w:val="BodyText2"/>
      </w:pPr>
      <w:r>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44"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45"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17" w:name="_Ref417388580"/>
      <w:r>
        <w:t>Using Putty</w:t>
      </w:r>
      <w:bookmarkEnd w:id="217"/>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246"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7">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lastRenderedPageBreak/>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8">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18" w:name="_Ref398800010"/>
      <w:r>
        <w:t>SOCK proxy</w:t>
      </w:r>
      <w:bookmarkEnd w:id="218"/>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lastRenderedPageBreak/>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49"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50"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251"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52"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53" w:history="1">
        <w:r>
          <w:rPr>
            <w:rStyle w:val="Hyperlink"/>
          </w:rPr>
          <w:t>http://geojson.io/</w:t>
        </w:r>
      </w:hyperlink>
      <w:r>
        <w:t xml:space="preserve">. See the example use-case </w:t>
      </w:r>
      <w:hyperlink r:id="rId1254"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55"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56"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5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5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59"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60"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B537F8">
      <w:pPr>
        <w:pStyle w:val="BodyText2"/>
      </w:pPr>
      <w:r>
        <w:t xml:space="preserve">z-index is an issue in full-screen mode in Leaflet. See </w:t>
      </w:r>
      <w:hyperlink r:id="rId1261"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8B67DE" w:rsidP="000E5536">
      <w:pPr>
        <w:pStyle w:val="BodyText2"/>
      </w:pPr>
      <w:hyperlink r:id="rId126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lastRenderedPageBreak/>
        <w:t>Colours and colour blindness</w:t>
      </w:r>
    </w:p>
    <w:p w14:paraId="51076429" w14:textId="3FAB1B26" w:rsidR="00A75EB7" w:rsidRPr="00A75EB7" w:rsidRDefault="00A75EB7" w:rsidP="000E5536">
      <w:pPr>
        <w:pStyle w:val="BodyText2"/>
      </w:pPr>
      <w:r>
        <w:t xml:space="preserve">We need to change the palettes for the water transitions for the Nature paper to be able to deal with colour blindness and there is a really good tool </w:t>
      </w:r>
      <w:hyperlink r:id="rId1263"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4">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5">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5</w:t>
      </w:r>
      <w:r w:rsidR="0079252F">
        <w:rPr>
          <w:noProof/>
        </w:rPr>
        <w:fldChar w:fldCharType="end"/>
      </w:r>
      <w:r>
        <w:t xml:space="preserve">  Using Arial</w:t>
      </w:r>
    </w:p>
    <w:p w14:paraId="7E9D8868" w14:textId="040BF73E" w:rsidR="00C45ADD" w:rsidRP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6</w:t>
      </w:r>
      <w:r w:rsidR="0079252F">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11"/>
    </w:p>
    <w:p w14:paraId="36EA8D8B" w14:textId="77777777" w:rsidR="00B37D09" w:rsidRDefault="00C476E5" w:rsidP="000E5536">
      <w:pPr>
        <w:pStyle w:val="Heading2"/>
      </w:pPr>
      <w:bookmarkStart w:id="219" w:name="_Toc315774617"/>
      <w:r>
        <w:t>Performance Comparison</w:t>
      </w:r>
      <w:bookmarkEnd w:id="219"/>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8B67DE" w:rsidP="000E5536">
      <w:pPr>
        <w:pStyle w:val="BodyText2"/>
      </w:pPr>
      <w:hyperlink r:id="rId1266"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67"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68"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69"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70"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20" w:name="_Toc315774618"/>
      <w:r>
        <w:t>Code Management</w:t>
      </w:r>
      <w:bookmarkEnd w:id="220"/>
    </w:p>
    <w:p w14:paraId="17C37318" w14:textId="77777777" w:rsidR="00F7430F" w:rsidRDefault="00F7430F" w:rsidP="000E5536">
      <w:pPr>
        <w:pStyle w:val="Heading2"/>
      </w:pPr>
      <w:bookmarkStart w:id="221"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21"/>
    </w:p>
    <w:p w14:paraId="6D483FB2" w14:textId="77777777" w:rsidR="00B37D09" w:rsidRDefault="007C4AA7" w:rsidP="000E5536">
      <w:pPr>
        <w:pStyle w:val="BodyText"/>
      </w:pPr>
      <w:r>
        <w:t xml:space="preserve">Excellent git reference here: </w:t>
      </w:r>
      <w:hyperlink r:id="rId1271" w:history="1">
        <w:r>
          <w:rPr>
            <w:rStyle w:val="Hyperlink"/>
          </w:rPr>
          <w:t>http://gitref.org</w:t>
        </w:r>
      </w:hyperlink>
    </w:p>
    <w:p w14:paraId="07C0751F" w14:textId="77777777" w:rsidR="002B741A" w:rsidRDefault="002B741A" w:rsidP="000E5536">
      <w:pPr>
        <w:pStyle w:val="BodyText2"/>
      </w:pPr>
      <w:bookmarkStart w:id="222" w:name="_Toc315774596"/>
      <w:bookmarkStart w:id="223"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24" w:name="_Ref416880293"/>
      <w:r>
        <w:t>On Ubuntu</w:t>
      </w:r>
      <w:bookmarkEnd w:id="224"/>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2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72"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8B67DE" w:rsidP="000E5536">
      <w:pPr>
        <w:pStyle w:val="BodyText"/>
      </w:pPr>
      <w:hyperlink r:id="rId1273"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74"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75"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23"/>
    </w:p>
    <w:p w14:paraId="2D8D8504" w14:textId="77777777" w:rsidR="00B37D09" w:rsidRDefault="00C476E5" w:rsidP="000E5536">
      <w:pPr>
        <w:pStyle w:val="BodyText"/>
      </w:pPr>
      <w:r>
        <w:t xml:space="preserve">Following instructions here: </w:t>
      </w:r>
      <w:hyperlink r:id="rId1276"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77"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78"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79"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8B67DE" w:rsidP="000E5536">
      <w:pPr>
        <w:pStyle w:val="BodyText"/>
      </w:pPr>
      <w:hyperlink r:id="rId1280"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81"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25" w:name="_Toc315774621"/>
      <w:r>
        <w:t>Setting up a new GitHub Key in UNIX on the eHabitats machine</w:t>
      </w:r>
      <w:bookmarkEnd w:id="225"/>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82"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83"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84"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85"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26"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3B18EB4F"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37C02FB5" w14:textId="07980FE0" w:rsidR="003E624B" w:rsidRDefault="003E624B" w:rsidP="000E5536">
      <w:pPr>
        <w:pStyle w:val="BodyText2"/>
        <w:rPr>
          <w:lang w:eastAsia="en-GB" w:bidi="ar-SA"/>
        </w:rPr>
      </w:pPr>
      <w:r>
        <w:rPr>
          <w:lang w:eastAsia="en-GB" w:bidi="ar-SA"/>
        </w:rPr>
        <w:t xml:space="preserve">To go back to a commit temporarily (good instructions </w:t>
      </w:r>
      <w:hyperlink r:id="rId1286" w:history="1">
        <w:r w:rsidRPr="003E624B">
          <w:rPr>
            <w:rStyle w:val="Hyperlink"/>
            <w:lang w:eastAsia="en-GB" w:bidi="ar-SA"/>
          </w:rPr>
          <w:t>here</w:t>
        </w:r>
      </w:hyperlink>
      <w:r>
        <w:rPr>
          <w:lang w:eastAsia="en-GB" w:bidi="ar-SA"/>
        </w:rPr>
        <w:t>):</w:t>
      </w:r>
    </w:p>
    <w:p w14:paraId="6FA5ADCF" w14:textId="66C5E98D" w:rsidR="003E624B" w:rsidRDefault="00DE52E3" w:rsidP="003E624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DE52E3">
      <w:pPr>
        <w:pStyle w:val="BodyText2"/>
        <w:rPr>
          <w:lang w:eastAsia="en-GB" w:bidi="ar-SA"/>
        </w:rPr>
      </w:pPr>
      <w:r>
        <w:rPr>
          <w:lang w:eastAsia="en-GB" w:bidi="ar-SA"/>
        </w:rPr>
        <w:t>Then to go back:</w:t>
      </w:r>
    </w:p>
    <w:p w14:paraId="686CF86E" w14:textId="6F18FFB7" w:rsidR="00DE52E3" w:rsidRDefault="00DE52E3" w:rsidP="003E624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87"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lastRenderedPageBreak/>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88" w:history="1">
        <w:r w:rsidRPr="0088626A">
          <w:rPr>
            <w:rStyle w:val="Hyperlink"/>
          </w:rPr>
          <w:t>here</w:t>
        </w:r>
      </w:hyperlink>
      <w:r>
        <w:t>.</w:t>
      </w:r>
      <w:r w:rsidR="007E7E71">
        <w:t xml:space="preserve"> Easy to use. Added a release version for the Python REST Server </w:t>
      </w:r>
      <w:hyperlink r:id="rId1289" w:history="1">
        <w:r w:rsidR="007E7E71" w:rsidRPr="007E7E71">
          <w:rPr>
            <w:rStyle w:val="Hyperlink"/>
          </w:rPr>
          <w:t>here</w:t>
        </w:r>
      </w:hyperlink>
      <w:r w:rsidR="007E7E71">
        <w:t>.</w:t>
      </w:r>
    </w:p>
    <w:p w14:paraId="69056666" w14:textId="6DF94D3B" w:rsidR="00FF545B" w:rsidRDefault="00FF545B" w:rsidP="007D2F52">
      <w:pPr>
        <w:pStyle w:val="Heading4"/>
      </w:pPr>
      <w:bookmarkStart w:id="227" w:name="_Ref454274054"/>
      <w:r>
        <w:t>Merging an upstream repository into your fork</w:t>
      </w:r>
      <w:bookmarkEnd w:id="227"/>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90"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91"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lastRenderedPageBreak/>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92"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93"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94"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95"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28" w:name="_Ref455386268"/>
      <w:r>
        <w:t>Issues</w:t>
      </w:r>
      <w:bookmarkEnd w:id="228"/>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96"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CF23E8">
      <w:pPr>
        <w:pStyle w:val="BodyText2"/>
      </w:pPr>
      <w:r>
        <w:t xml:space="preserve">Ghislain has a handy redirect from a hosted site: </w:t>
      </w:r>
      <w:hyperlink r:id="rId1297"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06252E">
      <w:pPr>
        <w:pStyle w:val="ListNumber"/>
        <w:numPr>
          <w:ilvl w:val="0"/>
          <w:numId w:val="36"/>
        </w:numPr>
      </w:pPr>
      <w:r>
        <w:t>Open Git bash and clone the GEE private scripts</w:t>
      </w:r>
    </w:p>
    <w:p w14:paraId="3223E906" w14:textId="77777777" w:rsidR="00F7430F" w:rsidRDefault="00F7430F" w:rsidP="00D96B97">
      <w:pPr>
        <w:pStyle w:val="Unix"/>
      </w:pPr>
      <w:r>
        <w:lastRenderedPageBreak/>
        <w:t>$ git clone https://earthengine.googlesource.com/102937579132037320468 private_ee_scripts</w:t>
      </w:r>
    </w:p>
    <w:p w14:paraId="26AF6984" w14:textId="77777777" w:rsidR="00F7430F" w:rsidRDefault="00F7430F" w:rsidP="0006252E">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98" w:history="1">
        <w:r>
          <w:rPr>
            <w:rStyle w:val="Hyperlink"/>
          </w:rPr>
          <w:t>https://code.google.com/p/earthengine-api/source/checkout</w:t>
        </w:r>
      </w:hyperlink>
      <w:r>
        <w:t xml:space="preserve"> there is a link for the git repository Command-line access (</w:t>
      </w:r>
      <w:r w:rsidRPr="00574DAE">
        <w:t xml:space="preserve">git clone </w:t>
      </w:r>
      <w:hyperlink r:id="rId1299"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300"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1">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2">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303"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304"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305"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306"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lastRenderedPageBreak/>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26"/>
    </w:p>
    <w:p w14:paraId="7D67B09D" w14:textId="77777777" w:rsidR="00B37D09" w:rsidRDefault="00C476E5" w:rsidP="000E5536">
      <w:pPr>
        <w:pStyle w:val="BodyText"/>
      </w:pPr>
      <w:r>
        <w:t>SVN Repository:</w:t>
      </w:r>
    </w:p>
    <w:p w14:paraId="0DEF63C2" w14:textId="77777777" w:rsidR="00B37D09" w:rsidRDefault="008B67DE" w:rsidP="000E5536">
      <w:pPr>
        <w:pStyle w:val="BodyText2"/>
      </w:pPr>
      <w:hyperlink r:id="rId1307"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29"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6252E">
      <w:pPr>
        <w:pStyle w:val="ListNumber"/>
        <w:numPr>
          <w:ilvl w:val="0"/>
          <w:numId w:val="29"/>
        </w:numPr>
      </w:pPr>
      <w:r>
        <w:t>Install Postgresql 9.1</w:t>
      </w:r>
    </w:p>
    <w:p w14:paraId="541DD472" w14:textId="77777777" w:rsidR="00D4138A" w:rsidRDefault="00D4138A" w:rsidP="0006252E">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6252E">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06252E">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06252E">
      <w:pPr>
        <w:pStyle w:val="ListNumber"/>
        <w:numPr>
          <w:ilvl w:val="0"/>
          <w:numId w:val="27"/>
        </w:numPr>
      </w:pPr>
      <w:r>
        <w:t xml:space="preserve">Allow access to Postgresql for local network users (see </w:t>
      </w:r>
      <w:hyperlink r:id="rId1308" w:history="1">
        <w:r w:rsidRPr="008A1A0D">
          <w:rPr>
            <w:rStyle w:val="Hyperlink"/>
          </w:rPr>
          <w:t>here</w:t>
        </w:r>
      </w:hyperlink>
      <w:r>
        <w:t xml:space="preserve">) using the </w:t>
      </w:r>
      <w:r w:rsidRPr="0006252E">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06252E">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06252E">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06252E">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06252E">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6252E">
      <w:pPr>
        <w:pStyle w:val="ListNumber"/>
      </w:pPr>
      <w:r>
        <w:lastRenderedPageBreak/>
        <w:t xml:space="preserve">Run the sql script </w:t>
      </w:r>
      <w:hyperlink r:id="rId1309"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6252E">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06252E">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06252E">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06252E">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310"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06252E">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311"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06252E">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06252E">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312"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lastRenderedPageBreak/>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6252E">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313"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06252E">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314"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06252E">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06252E">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315" w:history="1">
        <w:r w:rsidR="008C6890" w:rsidRPr="00795200">
          <w:rPr>
            <w:rStyle w:val="Hyperlink"/>
          </w:rPr>
          <w:t>https://github.com/andrewcottam/python-rest-server.git</w:t>
        </w:r>
      </w:hyperlink>
    </w:p>
    <w:p w14:paraId="7AA1B2CE" w14:textId="77777777" w:rsidR="00D4138A" w:rsidRDefault="0087026F" w:rsidP="0006252E">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6252E">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06252E">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316"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6252E">
      <w:pPr>
        <w:pStyle w:val="ListNumber"/>
        <w:numPr>
          <w:ilvl w:val="0"/>
          <w:numId w:val="28"/>
        </w:numPr>
      </w:pPr>
      <w:r>
        <w:t>Enable CGI processing in Apache (</w:t>
      </w:r>
      <w:r w:rsidRPr="005C274F">
        <w:t>sudo a2enmod cgi</w:t>
      </w:r>
      <w:r>
        <w:t>)</w:t>
      </w:r>
    </w:p>
    <w:p w14:paraId="5654515B" w14:textId="60127D1E" w:rsidR="0087239C" w:rsidRDefault="0087239C" w:rsidP="0006252E">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6252E">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lastRenderedPageBreak/>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06252E">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0E5536">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7">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318"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319"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8B67DE" w:rsidP="000E5536">
      <w:pPr>
        <w:pStyle w:val="BodyText2"/>
      </w:pPr>
      <w:hyperlink r:id="rId1320"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321"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322"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323"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324"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8B67DE" w:rsidP="000E5536">
      <w:pPr>
        <w:pStyle w:val="BodyText2"/>
      </w:pPr>
      <w:hyperlink r:id="rId1325"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326" w:history="1">
        <w:r w:rsidRPr="00846812">
          <w:rPr>
            <w:rStyle w:val="Hyperlink"/>
          </w:rPr>
          <w:t>here</w:t>
        </w:r>
      </w:hyperlink>
    </w:p>
    <w:p w14:paraId="1FFD4841" w14:textId="11CF7CED" w:rsidR="00B37D09" w:rsidRDefault="008F2FB2" w:rsidP="000E5536">
      <w:pPr>
        <w:pStyle w:val="Heading1"/>
      </w:pPr>
      <w:r>
        <w:t>Admin stuff</w:t>
      </w:r>
      <w:bookmarkEnd w:id="229"/>
    </w:p>
    <w:p w14:paraId="52C9B064" w14:textId="77777777" w:rsidR="00B37D09" w:rsidRDefault="008F2FB2" w:rsidP="000E5536">
      <w:pPr>
        <w:pStyle w:val="Heading2"/>
      </w:pPr>
      <w:bookmarkStart w:id="230" w:name="_Toc315774632"/>
      <w:r>
        <w:t>ASL</w:t>
      </w:r>
      <w:bookmarkEnd w:id="23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31" w:name="_Toc315774634"/>
      <w:bookmarkStart w:id="232"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31"/>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8B67DE" w:rsidP="000E5536">
      <w:pPr>
        <w:pStyle w:val="BodyText2"/>
      </w:pPr>
      <w:hyperlink r:id="rId1327"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8B67DE" w:rsidP="000E5536">
      <w:pPr>
        <w:pStyle w:val="BodyText2"/>
      </w:pPr>
      <w:hyperlink r:id="rId1328"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t xml:space="preserve">Also for parties: </w:t>
      </w:r>
      <w:hyperlink r:id="rId1329"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330"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331" w:history="1">
        <w:r w:rsidRPr="00AD4ADE">
          <w:rPr>
            <w:rStyle w:val="Hyperlink"/>
          </w:rPr>
          <w:t>https://intracomm.ec.europa.eu</w:t>
        </w:r>
      </w:hyperlink>
      <w:r>
        <w:t xml:space="preserve"> are the same as </w:t>
      </w:r>
      <w:hyperlink r:id="rId1332"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8B67DE" w:rsidP="000E5536">
      <w:pPr>
        <w:pStyle w:val="BodyText2"/>
      </w:pPr>
      <w:hyperlink r:id="rId1333"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8B67DE" w:rsidP="000E5536">
      <w:pPr>
        <w:pStyle w:val="BodyText2"/>
      </w:pPr>
      <w:hyperlink r:id="rId1334"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33"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8B67DE" w:rsidP="000E5536">
      <w:pPr>
        <w:pStyle w:val="BodyText2"/>
      </w:pPr>
      <w:hyperlink r:id="rId1335"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336"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lastRenderedPageBreak/>
        <w:t>ECAS</w:t>
      </w:r>
    </w:p>
    <w:p w14:paraId="7D3F14E7" w14:textId="68C117E3" w:rsidR="00E61BB9" w:rsidRDefault="00E61BB9" w:rsidP="000E5536">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337"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06252E">
      <w:pPr>
        <w:pStyle w:val="ListNumber"/>
        <w:numPr>
          <w:ilvl w:val="0"/>
          <w:numId w:val="32"/>
        </w:numPr>
      </w:pPr>
      <w:r>
        <w:t>Login into JSIS using the connected@ispra (under tools | JSIS)</w:t>
      </w:r>
    </w:p>
    <w:p w14:paraId="332CE0F5" w14:textId="77777777" w:rsidR="00C143D1" w:rsidRDefault="00C143D1" w:rsidP="0006252E">
      <w:pPr>
        <w:pStyle w:val="ListNumber"/>
        <w:numPr>
          <w:ilvl w:val="0"/>
          <w:numId w:val="32"/>
        </w:numPr>
      </w:pPr>
      <w:r>
        <w:t>Click create a new reimbursement request</w:t>
      </w:r>
    </w:p>
    <w:p w14:paraId="5BBEE860" w14:textId="77777777" w:rsidR="00C143D1" w:rsidRPr="009460FC" w:rsidRDefault="00C143D1" w:rsidP="0006252E">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338" w:history="1">
        <w:r w:rsidRPr="00AD5E30">
          <w:rPr>
            <w:rStyle w:val="Hyperlink"/>
          </w:rPr>
          <w:t>here</w:t>
        </w:r>
      </w:hyperlink>
      <w:r>
        <w:t>.</w:t>
      </w:r>
    </w:p>
    <w:p w14:paraId="1BA23729" w14:textId="77777777" w:rsidR="00C143D1" w:rsidRDefault="00C143D1" w:rsidP="0034374E">
      <w:pPr>
        <w:pStyle w:val="Heading3"/>
      </w:pPr>
      <w:bookmarkStart w:id="234" w:name="_Toc315774641"/>
      <w:r>
        <w:t>Syslog language application</w:t>
      </w:r>
      <w:bookmarkEnd w:id="23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8B67DE" w:rsidP="000E5536">
      <w:pPr>
        <w:pStyle w:val="BodyText2"/>
      </w:pPr>
      <w:hyperlink r:id="rId1339"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35" w:name="_Toc315774637"/>
      <w:bookmarkEnd w:id="233"/>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572635">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340"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572635">
      <w:pPr>
        <w:pStyle w:val="BodyText2"/>
      </w:pPr>
      <w:r>
        <w:t>You can use ping to get an IP address of a computer within JRC:</w:t>
      </w:r>
    </w:p>
    <w:p w14:paraId="36801B70" w14:textId="77777777" w:rsidR="00572635" w:rsidRDefault="00572635" w:rsidP="00572635">
      <w:pPr>
        <w:pStyle w:val="Unix"/>
      </w:pPr>
      <w:r>
        <w:t>C:\Users\cottaan&gt;ping  ies-pgsql.jrc.org</w:t>
      </w:r>
    </w:p>
    <w:p w14:paraId="6BA97199" w14:textId="77777777" w:rsidR="00572635" w:rsidRDefault="00572635" w:rsidP="00572635">
      <w:pPr>
        <w:pStyle w:val="Unix"/>
      </w:pPr>
      <w:r>
        <w:t>Pinging h05-dbp-vm1.jrc.org [139.191.254.74] with 32 bytes of data</w:t>
      </w:r>
    </w:p>
    <w:p w14:paraId="5E77F995" w14:textId="77777777" w:rsidR="00572635" w:rsidRPr="007C3643" w:rsidRDefault="00572635" w:rsidP="00572635">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572635">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572635">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36" w:name="_Ref454350506"/>
      <w:r>
        <w:t>in Maven</w:t>
      </w:r>
      <w:bookmarkEnd w:id="236"/>
    </w:p>
    <w:p w14:paraId="3B075EAF" w14:textId="639C5E7C" w:rsidR="00CB294F" w:rsidRDefault="00CB294F" w:rsidP="00572635">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572635">
      <w:pPr>
        <w:pStyle w:val="Code"/>
      </w:pPr>
      <w:r>
        <w:t>&lt;?xml version="1.0" encoding="UTF-8"?&gt;</w:t>
      </w:r>
    </w:p>
    <w:p w14:paraId="674B30E6" w14:textId="77777777" w:rsidR="004253A8" w:rsidRDefault="004253A8" w:rsidP="00572635">
      <w:pPr>
        <w:pStyle w:val="Code"/>
      </w:pPr>
      <w:r>
        <w:t xml:space="preserve">&lt;settings xmlns="http://maven.apache.org/SETTINGS/1.0.0" </w:t>
      </w:r>
    </w:p>
    <w:p w14:paraId="4A9FCAE9" w14:textId="77777777" w:rsidR="004253A8" w:rsidRDefault="004253A8" w:rsidP="00572635">
      <w:pPr>
        <w:pStyle w:val="Code"/>
      </w:pPr>
      <w:r>
        <w:t xml:space="preserve">          xmlns:xsi="http://www.w3.org/2001/XMLSchema-instance" </w:t>
      </w:r>
    </w:p>
    <w:p w14:paraId="6F3820F0" w14:textId="77777777" w:rsidR="004253A8" w:rsidRDefault="004253A8" w:rsidP="00572635">
      <w:pPr>
        <w:pStyle w:val="Code"/>
      </w:pPr>
      <w:r>
        <w:t xml:space="preserve">          xsi:schemaLocation="http://maven.apache.org/SETTINGS/1.0.0</w:t>
      </w:r>
    </w:p>
    <w:p w14:paraId="57547E4A" w14:textId="77777777" w:rsidR="004253A8" w:rsidRDefault="004253A8" w:rsidP="00572635">
      <w:pPr>
        <w:pStyle w:val="Code"/>
      </w:pPr>
      <w:r>
        <w:t xml:space="preserve">                              http://maven.apache.org/xsd/settings-1.0.0.xsd"&gt;</w:t>
      </w:r>
    </w:p>
    <w:p w14:paraId="5F7DB453" w14:textId="77777777" w:rsidR="004253A8" w:rsidRDefault="004253A8" w:rsidP="00572635">
      <w:pPr>
        <w:pStyle w:val="Code"/>
      </w:pPr>
    </w:p>
    <w:p w14:paraId="747BAD04" w14:textId="77777777" w:rsidR="004253A8" w:rsidRDefault="004253A8" w:rsidP="00572635">
      <w:pPr>
        <w:pStyle w:val="Code"/>
      </w:pPr>
      <w:r>
        <w:t xml:space="preserve"> &lt;proxies&gt;</w:t>
      </w:r>
    </w:p>
    <w:p w14:paraId="47A95CA0" w14:textId="77777777" w:rsidR="004253A8" w:rsidRDefault="004253A8" w:rsidP="00572635">
      <w:pPr>
        <w:pStyle w:val="Code"/>
      </w:pPr>
      <w:r>
        <w:t xml:space="preserve">    &lt;proxy&gt;</w:t>
      </w:r>
    </w:p>
    <w:p w14:paraId="47534ECD" w14:textId="77777777" w:rsidR="004253A8" w:rsidRDefault="004253A8" w:rsidP="00572635">
      <w:pPr>
        <w:pStyle w:val="Code"/>
      </w:pPr>
      <w:r>
        <w:t xml:space="preserve">      &lt;id&gt;myproxy&lt;/id&gt;</w:t>
      </w:r>
    </w:p>
    <w:p w14:paraId="6202DECB" w14:textId="77777777" w:rsidR="004253A8" w:rsidRDefault="004253A8" w:rsidP="00572635">
      <w:pPr>
        <w:pStyle w:val="Code"/>
      </w:pPr>
      <w:r>
        <w:t xml:space="preserve">      &lt;active&gt;true&lt;/active&gt;</w:t>
      </w:r>
    </w:p>
    <w:p w14:paraId="232A0729" w14:textId="77777777" w:rsidR="004253A8" w:rsidRDefault="004253A8" w:rsidP="00572635">
      <w:pPr>
        <w:pStyle w:val="Code"/>
      </w:pPr>
      <w:r>
        <w:t xml:space="preserve">      &lt;protocol&gt;http&lt;/protocol&gt;</w:t>
      </w:r>
    </w:p>
    <w:p w14:paraId="1E617B93" w14:textId="77777777" w:rsidR="004253A8" w:rsidRDefault="004253A8" w:rsidP="00572635">
      <w:pPr>
        <w:pStyle w:val="Code"/>
      </w:pPr>
      <w:r>
        <w:t xml:space="preserve">      &lt;host&gt;10.168.209.72&lt;/host&gt;   &lt;!-- Put the IP address of your proxy server here --&gt;</w:t>
      </w:r>
    </w:p>
    <w:p w14:paraId="1CCE7B6A" w14:textId="77777777" w:rsidR="004253A8" w:rsidRDefault="004253A8" w:rsidP="00572635">
      <w:pPr>
        <w:pStyle w:val="Code"/>
      </w:pPr>
      <w:r>
        <w:t xml:space="preserve">      &lt;port&gt;8012&lt;/port&gt;            &lt;!-- Put your proxy server's port number here --&gt;</w:t>
      </w:r>
    </w:p>
    <w:p w14:paraId="38615026" w14:textId="77777777" w:rsidR="004253A8" w:rsidRDefault="004253A8" w:rsidP="00572635">
      <w:pPr>
        <w:pStyle w:val="Code"/>
      </w:pPr>
      <w:r>
        <w:t xml:space="preserve">    &lt;/proxy&gt;    </w:t>
      </w:r>
    </w:p>
    <w:p w14:paraId="084C95F4" w14:textId="77777777" w:rsidR="004253A8" w:rsidRDefault="004253A8" w:rsidP="00572635">
      <w:pPr>
        <w:pStyle w:val="Code"/>
      </w:pPr>
      <w:r>
        <w:t xml:space="preserve">  &lt;/proxies&gt; </w:t>
      </w:r>
    </w:p>
    <w:p w14:paraId="1D1C8343" w14:textId="7D216470" w:rsidR="004253A8" w:rsidRPr="00CB294F" w:rsidRDefault="004253A8" w:rsidP="00572635">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572635">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37" w:name="_Ref457547926"/>
      <w:r>
        <w:t>in Python</w:t>
      </w:r>
      <w:bookmarkEnd w:id="237"/>
    </w:p>
    <w:p w14:paraId="05AF7254" w14:textId="77777777" w:rsidR="005443F3" w:rsidRDefault="005443F3" w:rsidP="00572635">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72635">
      <w:pPr>
        <w:pStyle w:val="BodyText2"/>
      </w:pPr>
      <w:r>
        <w:t>This used to work for uploading GAE apps but is now failing on 29/7/2016.</w:t>
      </w:r>
    </w:p>
    <w:p w14:paraId="4302C7D7" w14:textId="77777777" w:rsidR="005443F3" w:rsidRDefault="005443F3" w:rsidP="00572635">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72635">
      <w:pPr>
        <w:pStyle w:val="Code"/>
      </w:pPr>
      <w:r>
        <w:t>INFO     2016-07-04 15:22:44,484 sdk_update_checker.py:229] Checking for updates to the SDK.</w:t>
      </w:r>
    </w:p>
    <w:p w14:paraId="4B3E6378" w14:textId="77777777" w:rsidR="005443F3" w:rsidRDefault="005443F3" w:rsidP="00572635">
      <w:pPr>
        <w:pStyle w:val="Code"/>
      </w:pPr>
      <w:r>
        <w:t>INFO     2016-07-04 15:22:44,829 __init__.py:124] Connecting through tunnel to: appengine.google.com:443</w:t>
      </w:r>
    </w:p>
    <w:p w14:paraId="337AD187" w14:textId="77777777" w:rsidR="005443F3" w:rsidRDefault="005443F3" w:rsidP="00572635">
      <w:pPr>
        <w:pStyle w:val="Code"/>
      </w:pPr>
      <w:r>
        <w:t>INFO     2016-07-04 15:22:45,566 api_server.py:205] Starting API server at: http://localhost:60290</w:t>
      </w:r>
    </w:p>
    <w:p w14:paraId="09C50735" w14:textId="77777777" w:rsidR="005443F3" w:rsidRDefault="005443F3" w:rsidP="00572635">
      <w:pPr>
        <w:pStyle w:val="Code"/>
      </w:pPr>
      <w:r>
        <w:lastRenderedPageBreak/>
        <w:t>INFO     2016-07-04 15:22:45,571 dispatcher.py:197] Starting module "default" running at: http://localhost:8080</w:t>
      </w:r>
    </w:p>
    <w:p w14:paraId="66B22397" w14:textId="77777777" w:rsidR="005443F3" w:rsidRDefault="005443F3" w:rsidP="00572635">
      <w:pPr>
        <w:pStyle w:val="Code"/>
      </w:pPr>
      <w:r>
        <w:t xml:space="preserve">INFO     2016-07-04 15:22:45,573 admin_server.py:118] Starting admin server at: </w:t>
      </w:r>
      <w:hyperlink r:id="rId1341" w:history="1">
        <w:r w:rsidRPr="00F918F3">
          <w:rPr>
            <w:rStyle w:val="Hyperlink"/>
          </w:rPr>
          <w:t>http://localhost:8000</w:t>
        </w:r>
      </w:hyperlink>
    </w:p>
    <w:p w14:paraId="5B0C3F8E" w14:textId="77777777" w:rsidR="005443F3" w:rsidRDefault="005443F3" w:rsidP="00572635">
      <w:pPr>
        <w:pStyle w:val="BodyText2"/>
      </w:pPr>
      <w:r>
        <w:t>On 30/8/16 there was no internet in the scientific network then when it was restored I couldn’t connect to Earth Engine using Jupyter console:</w:t>
      </w:r>
    </w:p>
    <w:p w14:paraId="7FEF1368" w14:textId="77777777" w:rsidR="005443F3" w:rsidRDefault="005443F3" w:rsidP="00572635">
      <w:pPr>
        <w:pStyle w:val="Unix"/>
      </w:pPr>
      <w:r w:rsidRPr="00397ECD">
        <w:t>EEException: Unexpected HTTP error: Unable to find the server at accounts.google.com</w:t>
      </w:r>
    </w:p>
    <w:p w14:paraId="11C88168" w14:textId="77777777" w:rsidR="005443F3" w:rsidRDefault="005443F3" w:rsidP="00572635">
      <w:pPr>
        <w:pStyle w:val="BodyText2"/>
      </w:pPr>
    </w:p>
    <w:p w14:paraId="2E2DA910" w14:textId="0924C018" w:rsidR="00A74604" w:rsidRDefault="00A74604" w:rsidP="00572635">
      <w:pPr>
        <w:pStyle w:val="Heading5"/>
      </w:pPr>
      <w:bookmarkStart w:id="238" w:name="_Ref464140442"/>
      <w:r>
        <w:t>in QGIS</w:t>
      </w:r>
      <w:bookmarkEnd w:id="238"/>
    </w:p>
    <w:p w14:paraId="28BB9525" w14:textId="395747DB" w:rsidR="00A74604" w:rsidRDefault="00A74604" w:rsidP="00572635">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572635">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2">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2672FC">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43"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44"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3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lastRenderedPageBreak/>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345"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346" w:history="1">
        <w:r>
          <w:rPr>
            <w:rStyle w:val="Hyperlink"/>
          </w:rPr>
          <w:t>https://apps.jrc.cec.eu.int/navette</w:t>
        </w:r>
      </w:hyperlink>
    </w:p>
    <w:p w14:paraId="0476DBCE" w14:textId="4C7376D1" w:rsidR="00B37D09" w:rsidRDefault="008F2FB2" w:rsidP="000E5536">
      <w:pPr>
        <w:pStyle w:val="Heading2"/>
      </w:pPr>
      <w:r>
        <w:lastRenderedPageBreak/>
        <w:t>Phones</w:t>
      </w:r>
      <w:bookmarkEnd w:id="23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39" w:name="_Toc315774640"/>
      <w:bookmarkStart w:id="240" w:name="_Toc315774638"/>
      <w:bookmarkStart w:id="241"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39"/>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47"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48"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49"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350"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351"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52" w:history="1">
        <w:r w:rsidR="00FC67A9" w:rsidRPr="00CF73E0">
          <w:rPr>
            <w:rStyle w:val="Hyperlink"/>
          </w:rPr>
          <w:t>a.cottam@gmail.com</w:t>
        </w:r>
      </w:hyperlink>
      <w:r w:rsidR="00FC67A9">
        <w:t xml:space="preserve">. There is a bug at the moment thought with the indexing – see </w:t>
      </w:r>
      <w:hyperlink r:id="rId1353"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354"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355"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356"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40"/>
    </w:p>
    <w:p w14:paraId="6F628958" w14:textId="77777777" w:rsidR="005A38F9" w:rsidRDefault="005A38F9" w:rsidP="0034374E">
      <w:pPr>
        <w:pStyle w:val="Heading3"/>
      </w:pPr>
      <w:bookmarkStart w:id="242"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42"/>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lastRenderedPageBreak/>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57"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43" w:name="_Toc315774652"/>
      <w:bookmarkStart w:id="244" w:name="_Toc315774651"/>
      <w:bookmarkEnd w:id="241"/>
      <w:r>
        <w:t>Yammer</w:t>
      </w:r>
    </w:p>
    <w:p w14:paraId="7A8719A4" w14:textId="77777777" w:rsidR="001D0700" w:rsidRDefault="001D0700" w:rsidP="000E5536">
      <w:pPr>
        <w:pStyle w:val="BodyText2"/>
      </w:pPr>
      <w:r>
        <w:t xml:space="preserve">Login: </w:t>
      </w:r>
      <w:hyperlink r:id="rId1358"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8B67DE" w:rsidP="000E5536">
      <w:pPr>
        <w:pStyle w:val="BodyText2"/>
      </w:pPr>
      <w:hyperlink r:id="rId1359"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6252E">
      <w:pPr>
        <w:pStyle w:val="ListNumber"/>
        <w:numPr>
          <w:ilvl w:val="0"/>
          <w:numId w:val="33"/>
        </w:numPr>
      </w:pPr>
      <w:r>
        <w:t xml:space="preserve">Log on to </w:t>
      </w:r>
      <w:hyperlink r:id="rId1360" w:history="1">
        <w:r w:rsidRPr="00661657">
          <w:rPr>
            <w:rStyle w:val="Hyperlink"/>
          </w:rPr>
          <w:t>https://www.mytnt.it/myTNT/</w:t>
        </w:r>
      </w:hyperlink>
      <w:r>
        <w:t xml:space="preserve"> </w:t>
      </w:r>
    </w:p>
    <w:p w14:paraId="5FB5D092" w14:textId="768DA3B7" w:rsidR="006C692D" w:rsidRDefault="006C692D" w:rsidP="0006252E">
      <w:pPr>
        <w:pStyle w:val="ListNumber"/>
      </w:pPr>
      <w:r>
        <w:t>Enter   Customer ID: N03608, User ID: IES (case sensitive), Password:       IESISPRA (case sensitive)</w:t>
      </w:r>
    </w:p>
    <w:p w14:paraId="330B199F" w14:textId="251A585A" w:rsidR="006C692D" w:rsidRDefault="006C692D" w:rsidP="0006252E">
      <w:pPr>
        <w:pStyle w:val="ListNumber"/>
      </w:pPr>
      <w:r>
        <w:t>Click Crea spedizione for new requests [or Tracking – to follow requests]</w:t>
      </w:r>
    </w:p>
    <w:p w14:paraId="5331180F" w14:textId="7EBC434B" w:rsidR="006C692D" w:rsidRDefault="006C692D" w:rsidP="0006252E">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06252E">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6252E">
      <w:pPr>
        <w:pStyle w:val="ListNumber"/>
      </w:pPr>
      <w:r>
        <w:t>In the Dettaglio spedizione section, Select Buste or Pacchi, Select date of collection, Select the service that you want</w:t>
      </w:r>
    </w:p>
    <w:p w14:paraId="4A1DEE42" w14:textId="77777777" w:rsidR="006C692D" w:rsidRDefault="006C692D" w:rsidP="0006252E">
      <w:pPr>
        <w:pStyle w:val="ListNumber"/>
      </w:pPr>
      <w:r>
        <w:t>Enter details of dimensions/weight (you may have to go to the riceviemnto merci to weight your package.</w:t>
      </w:r>
    </w:p>
    <w:p w14:paraId="1A9F163E" w14:textId="399011DF" w:rsidR="006C692D" w:rsidRPr="006C692D" w:rsidRDefault="006C692D" w:rsidP="0006252E">
      <w:pPr>
        <w:pStyle w:val="ListNumber"/>
      </w:pPr>
      <w:r>
        <w:t>Click Stampa etichetta (allow popups) and print the label.</w:t>
      </w:r>
    </w:p>
    <w:p w14:paraId="7BBBFA9B" w14:textId="77777777" w:rsidR="00BB1D27" w:rsidRDefault="00BB1D27" w:rsidP="000E5536">
      <w:pPr>
        <w:pStyle w:val="Heading1"/>
      </w:pPr>
      <w:r>
        <w:t>Meetings/Calls</w:t>
      </w:r>
      <w:bookmarkEnd w:id="243"/>
    </w:p>
    <w:p w14:paraId="758A1068" w14:textId="77777777" w:rsidR="00BB1D27" w:rsidRDefault="00BB1D27" w:rsidP="000E5536">
      <w:pPr>
        <w:pStyle w:val="Heading2"/>
      </w:pPr>
      <w:bookmarkStart w:id="245" w:name="_Toc315774653"/>
      <w:r>
        <w:t>GBIF Skype call with Eamon and Tim Robertson 9/9/11</w:t>
      </w:r>
      <w:bookmarkEnd w:id="24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lastRenderedPageBreak/>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46" w:name="_Toc315774654"/>
      <w:r>
        <w:t>Questions for IUCN at the meeting in December</w:t>
      </w:r>
      <w:bookmarkEnd w:id="24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8B67DE" w:rsidP="000E5536">
      <w:pPr>
        <w:pStyle w:val="BodyText2"/>
      </w:pPr>
      <w:hyperlink r:id="rId1361"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8B67DE" w:rsidP="000E5536">
      <w:pPr>
        <w:pStyle w:val="BodyText2"/>
      </w:pPr>
      <w:hyperlink r:id="rId1362"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lastRenderedPageBreak/>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lastRenderedPageBreak/>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44"/>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63"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364"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lastRenderedPageBreak/>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8B67DE" w:rsidP="000E5536">
      <w:pPr>
        <w:pStyle w:val="BodyText2"/>
      </w:pPr>
      <w:hyperlink r:id="rId1365"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8B67DE" w:rsidP="000E5536">
      <w:pPr>
        <w:pStyle w:val="BodyText2"/>
      </w:pPr>
      <w:hyperlink r:id="rId1366"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8B67DE" w:rsidP="000E5536">
      <w:pPr>
        <w:pStyle w:val="BodyText2"/>
      </w:pPr>
      <w:hyperlink r:id="rId1367"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8B67DE" w:rsidP="000E5536">
      <w:pPr>
        <w:pStyle w:val="BodyText2"/>
      </w:pPr>
      <w:hyperlink r:id="rId1368"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69" w:anchor="setLayerDrawingOptions" w:history="1">
        <w:r w:rsidRPr="006A567D">
          <w:rPr>
            <w:rStyle w:val="Hyperlink"/>
          </w:rPr>
          <w:t>here</w:t>
        </w:r>
      </w:hyperlink>
      <w:r>
        <w:t>).</w:t>
      </w:r>
    </w:p>
    <w:p w14:paraId="0AA0BA5C" w14:textId="77777777" w:rsidR="003E6926" w:rsidRDefault="003E6926" w:rsidP="0034374E">
      <w:pPr>
        <w:pStyle w:val="Heading3"/>
      </w:pPr>
      <w:r>
        <w:lastRenderedPageBreak/>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70"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47" w:name="_Toc315774655"/>
      <w:r>
        <w:t>I</w:t>
      </w:r>
      <w:r w:rsidR="006B4226">
        <w:t>deas</w:t>
      </w:r>
      <w:r w:rsidR="00D71ED3">
        <w:t>/Useful</w:t>
      </w:r>
      <w:bookmarkEnd w:id="247"/>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71"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72"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73"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74"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75"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76"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77" w:history="1">
        <w:r w:rsidRPr="0077669C">
          <w:rPr>
            <w:rStyle w:val="Hyperlink"/>
          </w:rPr>
          <w:t>http://www.diva-gis.org/</w:t>
        </w:r>
      </w:hyperlink>
    </w:p>
    <w:p w14:paraId="50C424AB" w14:textId="77777777" w:rsidR="00732418" w:rsidRDefault="00732418" w:rsidP="000E5536">
      <w:pPr>
        <w:pStyle w:val="BodyText2"/>
        <w:rPr>
          <w:rStyle w:val="Hyperlink"/>
        </w:rPr>
      </w:pPr>
      <w:r>
        <w:lastRenderedPageBreak/>
        <w:t xml:space="preserve">Brian MacSharray produced a good paper on Assessing the conservation status of habitat types and species in the EU (using Model Builder): </w:t>
      </w:r>
      <w:hyperlink r:id="rId1378"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79"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8B67DE" w:rsidP="000E5536">
      <w:pPr>
        <w:pStyle w:val="BodyText2"/>
      </w:pPr>
      <w:hyperlink r:id="rId1380"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81"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48" w:name="_Ref336933250"/>
      <w:r>
        <w:t>For a protected area</w:t>
      </w:r>
      <w:bookmarkEnd w:id="248"/>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82"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lastRenderedPageBreak/>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83"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84"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t xml:space="preserve">Registered for </w:t>
      </w:r>
      <w:hyperlink r:id="rId1385" w:history="1">
        <w:r w:rsidRPr="00664644">
          <w:rPr>
            <w:rStyle w:val="Hyperlink"/>
          </w:rPr>
          <w:t>Amazon Web Services</w:t>
        </w:r>
      </w:hyperlink>
      <w:r>
        <w:t xml:space="preserve"> using </w:t>
      </w:r>
      <w:hyperlink r:id="rId1386"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87"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8B67DE" w:rsidP="000E5536">
      <w:pPr>
        <w:pStyle w:val="BodyText2"/>
      </w:pPr>
      <w:hyperlink r:id="rId1388"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89"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lastRenderedPageBreak/>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90" w:history="1">
        <w:r w:rsidR="00B42D0E" w:rsidRPr="00B42D0E">
          <w:rPr>
            <w:rStyle w:val="Hyperlink"/>
          </w:rPr>
          <w:t>Nelsons Iguana</w:t>
        </w:r>
      </w:hyperlink>
      <w:r w:rsidR="00B42D0E">
        <w:t xml:space="preserve">. </w:t>
      </w:r>
      <w:hyperlink r:id="rId1391"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1B968232" w14:textId="06C84ECE" w:rsidR="000830E9" w:rsidRPr="000830E9" w:rsidRDefault="009B64C9" w:rsidP="009B64C9">
      <w:pPr>
        <w:pStyle w:val="Heading1"/>
      </w:pPr>
      <w:r>
        <w:t>Learning Resources</w:t>
      </w:r>
    </w:p>
    <w:sectPr w:rsidR="000830E9" w:rsidRPr="000830E9" w:rsidSect="0068220C">
      <w:footerReference w:type="default" r:id="rId13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DD5691" w14:textId="77777777" w:rsidR="004E0514" w:rsidRDefault="004E0514" w:rsidP="000E5536">
      <w:r>
        <w:separator/>
      </w:r>
    </w:p>
  </w:endnote>
  <w:endnote w:type="continuationSeparator" w:id="0">
    <w:p w14:paraId="3C2D4761" w14:textId="77777777" w:rsidR="004E0514" w:rsidRDefault="004E0514"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70300313" w:rsidR="008B67DE" w:rsidRDefault="008B67DE" w:rsidP="000E5536">
        <w:pPr>
          <w:pStyle w:val="Footer"/>
        </w:pPr>
        <w:r>
          <w:fldChar w:fldCharType="begin"/>
        </w:r>
        <w:r>
          <w:instrText xml:space="preserve"> PAGE   \* MERGEFORMAT </w:instrText>
        </w:r>
        <w:r>
          <w:fldChar w:fldCharType="separate"/>
        </w:r>
        <w:r w:rsidR="00365E25">
          <w:rPr>
            <w:noProof/>
          </w:rPr>
          <w:t>223</w:t>
        </w:r>
        <w:r>
          <w:rPr>
            <w:noProof/>
          </w:rPr>
          <w:fldChar w:fldCharType="end"/>
        </w:r>
      </w:p>
    </w:sdtContent>
  </w:sdt>
  <w:p w14:paraId="1287FCAA" w14:textId="77777777" w:rsidR="008B67DE" w:rsidRDefault="008B67DE"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BD53F" w14:textId="77777777" w:rsidR="004E0514" w:rsidRDefault="004E0514" w:rsidP="000E5536">
      <w:r>
        <w:separator/>
      </w:r>
    </w:p>
  </w:footnote>
  <w:footnote w:type="continuationSeparator" w:id="0">
    <w:p w14:paraId="7D9E5411" w14:textId="77777777" w:rsidR="004E0514" w:rsidRDefault="004E0514"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62A022"/>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47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149"/>
    <w:rsid w:val="0023582A"/>
    <w:rsid w:val="00235E7F"/>
    <w:rsid w:val="00236117"/>
    <w:rsid w:val="002363C0"/>
    <w:rsid w:val="00236659"/>
    <w:rsid w:val="00236C6D"/>
    <w:rsid w:val="00236D69"/>
    <w:rsid w:val="002372E6"/>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388"/>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635"/>
    <w:rsid w:val="002B072C"/>
    <w:rsid w:val="002B0B5E"/>
    <w:rsid w:val="002B0B95"/>
    <w:rsid w:val="002B1686"/>
    <w:rsid w:val="002B191C"/>
    <w:rsid w:val="002B1B41"/>
    <w:rsid w:val="002B1C2E"/>
    <w:rsid w:val="002B231D"/>
    <w:rsid w:val="002B24EF"/>
    <w:rsid w:val="002B2ABB"/>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31A9"/>
    <w:rsid w:val="002D34AD"/>
    <w:rsid w:val="002D3762"/>
    <w:rsid w:val="002D3873"/>
    <w:rsid w:val="002D38FC"/>
    <w:rsid w:val="002D3C2E"/>
    <w:rsid w:val="002D3F14"/>
    <w:rsid w:val="002D4489"/>
    <w:rsid w:val="002D44F7"/>
    <w:rsid w:val="002D4869"/>
    <w:rsid w:val="002D48F2"/>
    <w:rsid w:val="002D4F1F"/>
    <w:rsid w:val="002D504C"/>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315"/>
    <w:rsid w:val="0034055A"/>
    <w:rsid w:val="003410C7"/>
    <w:rsid w:val="0034138F"/>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E25"/>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B76"/>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F4D"/>
    <w:rsid w:val="00475B48"/>
    <w:rsid w:val="00475B52"/>
    <w:rsid w:val="00475D95"/>
    <w:rsid w:val="00476654"/>
    <w:rsid w:val="0047670B"/>
    <w:rsid w:val="004770F6"/>
    <w:rsid w:val="004771A2"/>
    <w:rsid w:val="00477B29"/>
    <w:rsid w:val="00480177"/>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395"/>
    <w:rsid w:val="00487536"/>
    <w:rsid w:val="0048784C"/>
    <w:rsid w:val="00487DDA"/>
    <w:rsid w:val="00487E2B"/>
    <w:rsid w:val="0049035D"/>
    <w:rsid w:val="004907C8"/>
    <w:rsid w:val="004907F2"/>
    <w:rsid w:val="00490B3D"/>
    <w:rsid w:val="00490BF9"/>
    <w:rsid w:val="00491060"/>
    <w:rsid w:val="004915AB"/>
    <w:rsid w:val="00491615"/>
    <w:rsid w:val="00491F71"/>
    <w:rsid w:val="0049279E"/>
    <w:rsid w:val="00492D74"/>
    <w:rsid w:val="00492F53"/>
    <w:rsid w:val="00493230"/>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C97"/>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40F"/>
    <w:rsid w:val="00544B6C"/>
    <w:rsid w:val="00544EFF"/>
    <w:rsid w:val="00545214"/>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E31"/>
    <w:rsid w:val="006C3F93"/>
    <w:rsid w:val="006C41EF"/>
    <w:rsid w:val="006C4685"/>
    <w:rsid w:val="006C5592"/>
    <w:rsid w:val="006C559F"/>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3FA5"/>
    <w:rsid w:val="00704070"/>
    <w:rsid w:val="00704A70"/>
    <w:rsid w:val="00704D06"/>
    <w:rsid w:val="007051CD"/>
    <w:rsid w:val="00705C3F"/>
    <w:rsid w:val="007065C2"/>
    <w:rsid w:val="00706C4E"/>
    <w:rsid w:val="00706D52"/>
    <w:rsid w:val="00707318"/>
    <w:rsid w:val="007078B8"/>
    <w:rsid w:val="00707D86"/>
    <w:rsid w:val="00707EC4"/>
    <w:rsid w:val="0071022D"/>
    <w:rsid w:val="0071034A"/>
    <w:rsid w:val="00710444"/>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034"/>
    <w:rsid w:val="007D433B"/>
    <w:rsid w:val="007D446C"/>
    <w:rsid w:val="007D4DB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BF4"/>
    <w:rsid w:val="00825C90"/>
    <w:rsid w:val="00825FF6"/>
    <w:rsid w:val="00826271"/>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5C83"/>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5"/>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4E4C"/>
    <w:rsid w:val="008E5120"/>
    <w:rsid w:val="008E5216"/>
    <w:rsid w:val="008E6543"/>
    <w:rsid w:val="008E6697"/>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E2"/>
    <w:rsid w:val="008F28FE"/>
    <w:rsid w:val="008F2A52"/>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3F28"/>
    <w:rsid w:val="0090427C"/>
    <w:rsid w:val="0090438E"/>
    <w:rsid w:val="00904727"/>
    <w:rsid w:val="00904A45"/>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5E59"/>
    <w:rsid w:val="00926867"/>
    <w:rsid w:val="00926957"/>
    <w:rsid w:val="00927215"/>
    <w:rsid w:val="009272CA"/>
    <w:rsid w:val="009273A3"/>
    <w:rsid w:val="00927BBE"/>
    <w:rsid w:val="00930093"/>
    <w:rsid w:val="00930157"/>
    <w:rsid w:val="009306E9"/>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2CE"/>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910"/>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40B"/>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75D"/>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7F8"/>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4D4"/>
    <w:rsid w:val="00B81541"/>
    <w:rsid w:val="00B817BB"/>
    <w:rsid w:val="00B81BFA"/>
    <w:rsid w:val="00B821BB"/>
    <w:rsid w:val="00B82261"/>
    <w:rsid w:val="00B823AB"/>
    <w:rsid w:val="00B82692"/>
    <w:rsid w:val="00B82938"/>
    <w:rsid w:val="00B82AA2"/>
    <w:rsid w:val="00B82B80"/>
    <w:rsid w:val="00B82BCE"/>
    <w:rsid w:val="00B83F69"/>
    <w:rsid w:val="00B840AB"/>
    <w:rsid w:val="00B845DE"/>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DD3"/>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78D"/>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6D9"/>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42C"/>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E1"/>
    <w:rsid w:val="00E672E1"/>
    <w:rsid w:val="00E673EC"/>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B2B"/>
    <w:rsid w:val="00E95BE5"/>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741"/>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C19"/>
    <w:rsid w:val="00FB0309"/>
    <w:rsid w:val="00FB0496"/>
    <w:rsid w:val="00FB06FF"/>
    <w:rsid w:val="00FB08E5"/>
    <w:rsid w:val="00FB12B3"/>
    <w:rsid w:val="00FB16AC"/>
    <w:rsid w:val="00FB1717"/>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EC6DF7"/>
    <w:pPr>
      <w:spacing w:before="80" w:after="80" w:line="240" w:lineRule="auto"/>
    </w:pPr>
    <w:rPr>
      <w:bCs/>
      <w:sz w:val="18"/>
    </w:rPr>
  </w:style>
  <w:style w:type="character" w:customStyle="1" w:styleId="BodyText2Char">
    <w:name w:val="Body Text 2 Char"/>
    <w:basedOn w:val="DefaultParagraphFont"/>
    <w:link w:val="BodyText2"/>
    <w:uiPriority w:val="99"/>
    <w:rsid w:val="00EC6DF7"/>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6252E"/>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contextualSpacing/>
      <w:mirrorIndents/>
    </w:pPr>
    <w:rPr>
      <w:color w:val="4389D7"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s://ee-api.appspot.com/cb85753d8c78ef6af3165015faae2e90"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github.com/google/earthengine-api/tree/master/demos/server-auth" TargetMode="External"/><Relationship Id="rId987" Type="http://schemas.openxmlformats.org/officeDocument/2006/relationships/hyperlink" Target="https://community.c9.io/t/the-uploaded-file-exceeds-the-upload-max-filesize-directive-in-php-ini/2894/2" TargetMode="External"/><Relationship Id="rId1172" Type="http://schemas.openxmlformats.org/officeDocument/2006/relationships/hyperlink" Target="http://developers.arcgis.com/javascript/sandbox/sandbox.html"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youtube.com/watch?feature=player_embedded&amp;v=SS27F-hYWfU" TargetMode="External"/><Relationship Id="rId103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07" Type="http://schemas.openxmlformats.org/officeDocument/2006/relationships/image" Target="media/image107.png"/><Relationship Id="rId914" Type="http://schemas.openxmlformats.org/officeDocument/2006/relationships/hyperlink" Target="http://h05-dn01.jrc.it:60030/rs-status" TargetMode="External"/><Relationship Id="rId1337" Type="http://schemas.openxmlformats.org/officeDocument/2006/relationships/hyperlink" Target="https://webgate.ec.europa.eu/RCAM"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groups.google.com/forum/?fromgroups="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46.png"/><Relationship Id="rId771" Type="http://schemas.openxmlformats.org/officeDocument/2006/relationships/hyperlink" Target="https://andrewcottam.cartodb.com/api/v2/sql?q=SELECT%20ST_Area(the_geom)%20FROM%20countries" TargetMode="External"/><Relationship Id="rId869" Type="http://schemas.openxmlformats.org/officeDocument/2006/relationships/hyperlink" Target="http://www.michael-noll.com/tutorials/writing-an-hadoop-mapreduce-program-in-python/"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github.com/andrewcottam/water_detection_python_scripts/blob/master/validateSWDBPoints.py" TargetMode="External"/><Relationship Id="rId729" Type="http://schemas.openxmlformats.org/officeDocument/2006/relationships/hyperlink" Target="https://developers.google.com/earth-engine/python_install" TargetMode="External"/><Relationship Id="rId1054" Type="http://schemas.openxmlformats.org/officeDocument/2006/relationships/hyperlink" Target="https://wolfscie.wordpress.com/2016/04/01/home-directory-in-jupyter/" TargetMode="External"/><Relationship Id="rId1261" Type="http://schemas.openxmlformats.org/officeDocument/2006/relationships/hyperlink" Target="http://stackoverflow.com/questions/18578244/displaying-elements-other-than-fullscreen-element-html5-fullscreen-api" TargetMode="External"/><Relationship Id="rId1359" Type="http://schemas.openxmlformats.org/officeDocument/2006/relationships/hyperlink" Target="http://h05-dev-vm14.jrc.it/" TargetMode="External"/><Relationship Id="rId936" Type="http://schemas.openxmlformats.org/officeDocument/2006/relationships/hyperlink" Target="https://github.com/andrewcottam/jrc/blob/master/src/main/java/jrc/esri/CellUdtf.java" TargetMode="External"/><Relationship Id="rId1121" Type="http://schemas.openxmlformats.org/officeDocument/2006/relationships/hyperlink" Target="https://web-apps-blishten.c9users.io/tilemaker/bern_tiles/" TargetMode="External"/><Relationship Id="rId1219" Type="http://schemas.openxmlformats.org/officeDocument/2006/relationships/hyperlink" Target="http://webpy.org/static/web.py-0.37.tar.gz"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1.png"/><Relationship Id="rId793" Type="http://schemas.openxmlformats.org/officeDocument/2006/relationships/hyperlink" Target="http://www.paolocorti.net/2011/03/23/a-quick-look-at-the-wfs-gdal-driver/"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2.png"/><Relationship Id="rId1076" Type="http://schemas.openxmlformats.org/officeDocument/2006/relationships/hyperlink" Target="https://www.tensorflow.org/api_guides/python/control_flow_ops" TargetMode="External"/><Relationship Id="rId1283" Type="http://schemas.openxmlformats.org/officeDocument/2006/relationships/hyperlink" Target="https://github.com/kriszyp/xstyle.git" TargetMode="External"/><Relationship Id="rId306" Type="http://schemas.openxmlformats.org/officeDocument/2006/relationships/hyperlink" Target="mailto:speciescharisma6@gmail.com" TargetMode="External"/><Relationship Id="rId860" Type="http://schemas.openxmlformats.org/officeDocument/2006/relationships/hyperlink" Target="http://www.gutenberg.org/etext/20417" TargetMode="External"/><Relationship Id="rId958" Type="http://schemas.openxmlformats.org/officeDocument/2006/relationships/hyperlink" Target="http://www.cloudera.com/content/cloudera/en/documentation/cdh5/latest/CDH5-Installation-Guide/cdh5ig_jdbc_driver_install.html" TargetMode="External"/><Relationship Id="rId1143" Type="http://schemas.openxmlformats.org/officeDocument/2006/relationships/hyperlink" Target="http://dojotoolkit.org/download/"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image" Target="media/image41.png"/><Relationship Id="rId720" Type="http://schemas.openxmlformats.org/officeDocument/2006/relationships/hyperlink" Target="https://sites.google.com/site/earthengineapidocs/creating-oauth2-service-account" TargetMode="External"/><Relationship Id="rId818" Type="http://schemas.openxmlformats.org/officeDocument/2006/relationships/hyperlink" Target="http://api.gbif.org/v0.9/species/5219532/vernacular_names" TargetMode="External"/><Relationship Id="rId1350" Type="http://schemas.openxmlformats.org/officeDocument/2006/relationships/hyperlink" Target="https://www.swetswise.com/public/login.do" TargetMode="External"/><Relationship Id="rId1003" Type="http://schemas.openxmlformats.org/officeDocument/2006/relationships/hyperlink" Target="http://stackoverflow.com/questions/11118070/buiding-hadoop-with-eclipse-maven-missing-artifact-jdk-toolsjdk-toolsjar1" TargetMode="External"/><Relationship Id="rId1210" Type="http://schemas.openxmlformats.org/officeDocument/2006/relationships/hyperlink" Target="https://github.com/mapbox/rasterio" TargetMode="External"/><Relationship Id="rId1308" Type="http://schemas.openxmlformats.org/officeDocument/2006/relationships/hyperlink" Target="https://help.ubuntu.com/community/PostgreSQL"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3.png"/><Relationship Id="rId882" Type="http://schemas.openxmlformats.org/officeDocument/2006/relationships/hyperlink" Target="http://developer.yahoo.com/hadoop/tutorial/module2.html" TargetMode="External"/><Relationship Id="rId1098" Type="http://schemas.openxmlformats.org/officeDocument/2006/relationships/hyperlink" Target="http://geonode.org/" TargetMode="External"/><Relationship Id="rId328" Type="http://schemas.openxmlformats.org/officeDocument/2006/relationships/image" Target="media/image31.jpeg"/><Relationship Id="rId535" Type="http://schemas.openxmlformats.org/officeDocument/2006/relationships/hyperlink" Target="https://cloud.google.com/sdk/downloads" TargetMode="External"/><Relationship Id="rId742" Type="http://schemas.openxmlformats.org/officeDocument/2006/relationships/hyperlink" Target="https://github.com/andrewcottam/water_detection_python_scripts/blob/38f56249cb30e4c594790b3b2cf3a46aa2dca840/getGeePixelValues.py" TargetMode="External"/><Relationship Id="rId1165" Type="http://schemas.openxmlformats.org/officeDocument/2006/relationships/hyperlink" Target="http://dojotoolkit.org/documentation/tutorials/1.8/templated/" TargetMode="External"/><Relationship Id="rId1372" Type="http://schemas.openxmlformats.org/officeDocument/2006/relationships/hyperlink" Target="https://github.com/pymc-devs/pymc" TargetMode="External"/><Relationship Id="rId602" Type="http://schemas.openxmlformats.org/officeDocument/2006/relationships/hyperlink" Target="http://dopa-services.jrc.ec.europa.eu/gee/updatehsv?hsv=754" TargetMode="External"/><Relationship Id="rId1025" Type="http://schemas.openxmlformats.org/officeDocument/2006/relationships/hyperlink" Target="http://thunderheadxpler.blogspot.it/2013/05/bigdata-launch-cdh-on-ec2-from-arcmap.html" TargetMode="External"/><Relationship Id="rId1232" Type="http://schemas.openxmlformats.org/officeDocument/2006/relationships/hyperlink" Target="http://www.tightvnc.com/winst.php" TargetMode="External"/><Relationship Id="rId907" Type="http://schemas.openxmlformats.org/officeDocument/2006/relationships/hyperlink" Target="http://www.cloudera.com/content/cloudera-content/cloudera-docs/CM4Ent/latest/Cloudera-Manager-Managing-Clusters/cmmc_deploy_client_config.htm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3.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mapzen.com/tangram/view/?scene=https://mapzen.com/api/scenes/43045/224/resources/basic.yaml"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github.com/google/google-api-python-client" TargetMode="External"/><Relationship Id="rId764" Type="http://schemas.openxmlformats.org/officeDocument/2006/relationships/hyperlink" Target="https://dev.elsevier.com/api_key_settings.html" TargetMode="External"/><Relationship Id="rId971" Type="http://schemas.openxmlformats.org/officeDocument/2006/relationships/hyperlink" Target="https://github.com/andrewcottam/apache-hive-files/blob/f6160d1a0c45fd839000afc65a03d5ce6c435385/species_preprocessing_2.sql" TargetMode="External"/><Relationship Id="rId1394" Type="http://schemas.openxmlformats.org/officeDocument/2006/relationships/theme" Target="theme/theme1.xm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postgis_scripts/blob/master/water%20omission%20stratify%20by%20grid.sql" TargetMode="External"/><Relationship Id="rId831" Type="http://schemas.openxmlformats.org/officeDocument/2006/relationships/hyperlink" Target="mailto:andrew.cottam@jrc.ec.europa.eu/thargal88" TargetMode="External"/><Relationship Id="rId1047" Type="http://schemas.openxmlformats.org/officeDocument/2006/relationships/image" Target="media/image131.jpeg"/><Relationship Id="rId1254" Type="http://schemas.openxmlformats.org/officeDocument/2006/relationships/hyperlink" Target="file:///C:\Users\cottaan\AppData\Roaming\Microsoft\Word\smathermather.wordpress.com\2013\08\24\a-public-sector-use-for-geojson-io\" TargetMode="External"/><Relationship Id="rId929" Type="http://schemas.openxmlformats.org/officeDocument/2006/relationships/hyperlink" Target="https://cwiki.apache.org/confluence/display/Hive/LanguageManual+DDL" TargetMode="External"/><Relationship Id="rId1114" Type="http://schemas.openxmlformats.org/officeDocument/2006/relationships/hyperlink" Target="https://openmaptiles.com/hosting/?_ga=1.63191535.1515454038.1485937221" TargetMode="External"/><Relationship Id="rId1321" Type="http://schemas.openxmlformats.org/officeDocument/2006/relationships/hyperlink" Target="http://maps.iucnredlist.org/map.html?id=56065"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imagecolorpicker.com/" TargetMode="External"/><Relationship Id="rId786" Type="http://schemas.openxmlformats.org/officeDocument/2006/relationships/hyperlink" Target="https://developers.google.com/picasa-web/" TargetMode="External"/><Relationship Id="rId993" Type="http://schemas.openxmlformats.org/officeDocument/2006/relationships/hyperlink" Target="http://spatialreference.org/ref/sr-org/7099/postgis/"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77.png"/><Relationship Id="rId1069" Type="http://schemas.openxmlformats.org/officeDocument/2006/relationships/hyperlink" Target="https://www.quora.com/How-can-a-deep-neural-network-with-ReLU-activations-in-its-hidden-layers-approximate-any-function" TargetMode="External"/><Relationship Id="rId1276" Type="http://schemas.openxmlformats.org/officeDocument/2006/relationships/hyperlink" Target="http://help.github.com/win-set-up-git/" TargetMode="External"/><Relationship Id="rId201" Type="http://schemas.openxmlformats.org/officeDocument/2006/relationships/image" Target="media/image20.png"/><Relationship Id="rId506" Type="http://schemas.openxmlformats.org/officeDocument/2006/relationships/hyperlink" Target="http://dopa-services.jrc.it/services/ecasLogin" TargetMode="External"/><Relationship Id="rId853" Type="http://schemas.openxmlformats.org/officeDocument/2006/relationships/hyperlink" Target="http://cloudera.com/content/cloudera/en/training/courses/data-science-training.html" TargetMode="External"/><Relationship Id="rId1136" Type="http://schemas.openxmlformats.org/officeDocument/2006/relationships/hyperlink" Target="https://developers.arcgis.com/en/javascript/jstutorials/intro_javascript_classes.html" TargetMode="External"/><Relationship Id="rId713" Type="http://schemas.openxmlformats.org/officeDocument/2006/relationships/hyperlink" Target="https://drive.google.com/" TargetMode="External"/><Relationship Id="rId920" Type="http://schemas.openxmlformats.org/officeDocument/2006/relationships/hyperlink" Target="http://www.cloudera.com/content/cloudera/en/resources/library/training/introduction-to-apache-hive.html" TargetMode="External"/><Relationship Id="rId1343" Type="http://schemas.openxmlformats.org/officeDocument/2006/relationships/hyperlink" Target="http://www.cc.cec/itservices/en/content/access-internet" TargetMode="External"/><Relationship Id="rId1203" Type="http://schemas.openxmlformats.org/officeDocument/2006/relationships/hyperlink" Target="http://docs.opencv.org/doc/tutorials/introduction/linux_install/linux_install.html"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1.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code.earthengine.google.com/24d1de0e3559340c316eb7f9967ac92c" TargetMode="External"/><Relationship Id="rId875" Type="http://schemas.openxmlformats.org/officeDocument/2006/relationships/hyperlink" Target="http://hadoop-m1:8088/" TargetMode="External"/><Relationship Id="rId1060" Type="http://schemas.openxmlformats.org/officeDocument/2006/relationships/hyperlink" Target="https://www.coursera.org/learn/machine-learning/home/welcome" TargetMode="External"/><Relationship Id="rId1298" Type="http://schemas.openxmlformats.org/officeDocument/2006/relationships/hyperlink" Target="https://code.google.com/p/earthengine-api/source/checkout" TargetMode="External"/><Relationship Id="rId528" Type="http://schemas.openxmlformats.org/officeDocument/2006/relationships/hyperlink" Target="https://community.c9.io/t/starting-postgres-automatically/5477/4" TargetMode="External"/><Relationship Id="rId735" Type="http://schemas.openxmlformats.org/officeDocument/2006/relationships/hyperlink" Target="https://groups.google.com/forum/?fromgroups=" TargetMode="External"/><Relationship Id="rId942" Type="http://schemas.openxmlformats.org/officeDocument/2006/relationships/image" Target="media/image124.png"/><Relationship Id="rId1158" Type="http://schemas.openxmlformats.org/officeDocument/2006/relationships/hyperlink" Target="http://dojotoolkit.org/reference-guide/loader/amd.html" TargetMode="External"/><Relationship Id="rId1365" Type="http://schemas.openxmlformats.org/officeDocument/2006/relationships/hyperlink" Target="http://ehabitat-wps.jrc.ec.europa.eu/cgi-bin/wdpa2011" TargetMode="External"/><Relationship Id="rId1018" Type="http://schemas.openxmlformats.org/officeDocument/2006/relationships/hyperlink" Target="http://desktop.arcgis.com/en/desktop/latest/analyze/python/extending-geoprocessing-through-python-modules.htm" TargetMode="External"/><Relationship Id="rId1225" Type="http://schemas.openxmlformats.org/officeDocument/2006/relationships/hyperlink" Target="http://resources.arcgis.com/gallery/file/geoprocessing/details?entryID=F855D6D1-1422-2418-A0B2-643E624A8925" TargetMode="External"/><Relationship Id="rId71" Type="http://schemas.openxmlformats.org/officeDocument/2006/relationships/image" Target="media/image6.png"/><Relationship Id="rId802"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67.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image" Target="media/image123.png"/><Relationship Id="rId1082" Type="http://schemas.openxmlformats.org/officeDocument/2006/relationships/hyperlink" Target="http://docs.geoserver.org/latest/en/user/installation/war.html"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api.elsevier.com/content/search/scopus?query=water&amp;apiKey=b3a71de2bde04544495881ed9d2f9c5b&amp;httpAccept=application/json" TargetMode="External"/><Relationship Id="rId964" Type="http://schemas.openxmlformats.org/officeDocument/2006/relationships/hyperlink" Target="http://hadoop-h05:8088/cluster" TargetMode="External"/><Relationship Id="rId1387" Type="http://schemas.openxmlformats.org/officeDocument/2006/relationships/hyperlink" Target="http://ehabitat-wps.jrc.ec.europa.eu/eSpecies/geeClient.html?wdpaid=8810"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a629eeee2be081617b603a156a284ac969d7baa6/validateAllWaterSites.py" TargetMode="External"/><Relationship Id="rId824" Type="http://schemas.openxmlformats.org/officeDocument/2006/relationships/hyperlink" Target="https://www.assembla.com/spaces/sis/wiki/Red_List_API" TargetMode="External"/><Relationship Id="rId1247" Type="http://schemas.openxmlformats.org/officeDocument/2006/relationships/image" Target="media/image139.png"/><Relationship Id="rId1107" Type="http://schemas.openxmlformats.org/officeDocument/2006/relationships/hyperlink" Target="http://gdunlop.github.io/Vector-tiles-remixed/" TargetMode="External"/><Relationship Id="rId1314" Type="http://schemas.openxmlformats.org/officeDocument/2006/relationships/hyperlink" Target="https://pypi.python.org/packages/source/l/lxml/lxml-3.4.3.tar.gz"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s://code.earthengine.google.com/084362af5b55a6ef40b1112f8d3dc840" TargetMode="External"/><Relationship Id="rId779" Type="http://schemas.openxmlformats.org/officeDocument/2006/relationships/hyperlink" Target="https://c.tiles.mapbox.com/v4/digitalglobe.nmmhkk79/10/501/467.png?access_token=pk.eyJ1IjoiZGlnaXRhbGdsb2JlIiwiYSI6ImNpbmJscnhhZTBudmp0cWx3MXI5bWt0djgifQ.9DibR63tG-LY6FvjDLhCXg" TargetMode="External"/><Relationship Id="rId986" Type="http://schemas.openxmlformats.org/officeDocument/2006/relationships/hyperlink" Target="http://www.postgresql.org/docs/9.0/static/indexes-intro.html"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appengine/docs/python/tools/libraries27" TargetMode="External"/><Relationship Id="rId639" Type="http://schemas.openxmlformats.org/officeDocument/2006/relationships/hyperlink" Target="https://github.com/andrewcottam/postgis_scripts/blob/master/all_swdb_validation_points_query.sql" TargetMode="External"/><Relationship Id="rId1171" Type="http://schemas.openxmlformats.org/officeDocument/2006/relationships/hyperlink" Target="http://dojo-toolkit.33424.n3.nabble.com/Fwd-How-to-send-a-jsonp-request-to-server-in-dojo-toolkit-td3993684.html" TargetMode="External"/><Relationship Id="rId1269" Type="http://schemas.openxmlformats.org/officeDocument/2006/relationships/hyperlink" Target="http://www.allthingsdistributed.com/2012/01/amazon-dynamodb.html"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youtube.com/watch?v=xHvJhuGGOKc" TargetMode="External"/><Relationship Id="rId1031"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29" Type="http://schemas.openxmlformats.org/officeDocument/2006/relationships/hyperlink" Target="https://mapzen.com" TargetMode="External"/><Relationship Id="rId706" Type="http://schemas.openxmlformats.org/officeDocument/2006/relationships/hyperlink" Target="https://code.earthengine.google.com/f5777812a4c59026f21683f683901485" TargetMode="External"/><Relationship Id="rId913" Type="http://schemas.openxmlformats.org/officeDocument/2006/relationships/hyperlink" Target="http://h05-nn01.jrc.it:60010/master-status" TargetMode="External"/><Relationship Id="rId1336" Type="http://schemas.openxmlformats.org/officeDocument/2006/relationships/hyperlink" Target="https://remi.webmail.ec.europa.eu/owa/"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cloud.google.com/compute/docs/instances/connecting-to-instance" TargetMode="External"/><Relationship Id="rId770" Type="http://schemas.openxmlformats.org/officeDocument/2006/relationships/hyperlink" Target="https://andrewcottam.cartodb.com/api/v2/sql?q=select%20name,ST_AsText(the_geom)%20as%20the_geom%20from%20countries%20where%20iso3='MYS'" TargetMode="External"/><Relationship Id="rId1193" Type="http://schemas.openxmlformats.org/officeDocument/2006/relationships/hyperlink" Target="http://stackoverflow.com/questions/13547912/gae-doesnt-import-gflags"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www.cs.brandeis.edu/~rshaull/cs147a-fall-2008/hadoop-example/" TargetMode="External"/><Relationship Id="rId1053" Type="http://schemas.openxmlformats.org/officeDocument/2006/relationships/hyperlink" Target="http://jupyter.org/install.html" TargetMode="External"/><Relationship Id="rId1260" Type="http://schemas.openxmlformats.org/officeDocument/2006/relationships/hyperlink" Target="http://www.microsoft.com/en-us/download/details.aspx?id=25129" TargetMode="External"/><Relationship Id="rId630" Type="http://schemas.openxmlformats.org/officeDocument/2006/relationships/hyperlink" Target="file:///E:\cottaan\My%20Documents\github%20repos\test\mergeCSVFiles2.py" TargetMode="External"/><Relationship Id="rId728" Type="http://schemas.openxmlformats.org/officeDocument/2006/relationships/hyperlink" Target="https://developers.google.com/earth-engine/python_install" TargetMode="External"/><Relationship Id="rId935" Type="http://schemas.openxmlformats.org/officeDocument/2006/relationships/hyperlink" Target="http://blog.matthewrathbone.com/2013/08/10/guide-to-writing-hive-udfs.html" TargetMode="External"/><Relationship Id="rId1358" Type="http://schemas.openxmlformats.org/officeDocument/2006/relationships/hyperlink" Target="mailto:Andrew.cottam@jrc.ec.europa.eu"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s://mapzen.com/data/metro-extracts/metro/london_england/" TargetMode="External"/><Relationship Id="rId1218" Type="http://schemas.openxmlformats.org/officeDocument/2006/relationships/hyperlink" Target="https://cloud.google.com/appengine/docs/python/tools/webapp2"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0.png"/><Relationship Id="rId792" Type="http://schemas.openxmlformats.org/officeDocument/2006/relationships/hyperlink" Target="http://www.cyberciti.biz/tips/postgres-allow-remote-access-tcp-connection.html"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1.png"/><Relationship Id="rId1075" Type="http://schemas.openxmlformats.org/officeDocument/2006/relationships/hyperlink" Target="https://www.tensorflow.org/api_docs/python/tf/name_scope" TargetMode="External"/><Relationship Id="rId1282" Type="http://schemas.openxmlformats.org/officeDocument/2006/relationships/hyperlink" Target="http://stackoverflow.com/questions/7438313/pushing-to-git-returning-error-code-403-fatal-http-request-failed" TargetMode="External"/><Relationship Id="rId305" Type="http://schemas.openxmlformats.org/officeDocument/2006/relationships/hyperlink" Target="mailto:speciescharisma2@yahoo.co.uk" TargetMode="External"/><Relationship Id="rId512" Type="http://schemas.openxmlformats.org/officeDocument/2006/relationships/hyperlink" Target="mailto:A.cottam@gmail.com" TargetMode="External"/><Relationship Id="rId957" Type="http://schemas.openxmlformats.org/officeDocument/2006/relationships/hyperlink" Target="https://issues.cloudera.org/browse/IMPALA-695" TargetMode="External"/><Relationship Id="rId1142" Type="http://schemas.openxmlformats.org/officeDocument/2006/relationships/hyperlink" Target="http://dojotoolkit.org/documentation/tutorials/1.6/build/"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api.gbif.org/v0.9/species?name=Pongo%20pygmaeus&amp;datasetKey=d7dddbf4-2cf0-4f39-9b2a-bb099caae36c" TargetMode="External"/><Relationship Id="rId1002" Type="http://schemas.openxmlformats.org/officeDocument/2006/relationships/hyperlink" Target="https://wiki.appcelerator.org/display/guides2/Reverting+to+a+Previous+Version" TargetMode="External"/><Relationship Id="rId1307" Type="http://schemas.openxmlformats.org/officeDocument/2006/relationships/hyperlink" Target="http://s-jrciprvm-svn001p.jrc.org:8080/svn/h03-monde-repo/" TargetMode="External"/><Relationship Id="rId13" Type="http://schemas.openxmlformats.org/officeDocument/2006/relationships/image" Target="media/image1.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h05-dev-vm36.jrc.it/" TargetMode="External"/><Relationship Id="rId674" Type="http://schemas.openxmlformats.org/officeDocument/2006/relationships/image" Target="media/image92.png"/><Relationship Id="rId881" Type="http://schemas.openxmlformats.org/officeDocument/2006/relationships/hyperlink" Target="http://developer.yahoo.com/hadoop/tutorial/module2.html" TargetMode="External"/><Relationship Id="rId979" Type="http://schemas.openxmlformats.org/officeDocument/2006/relationships/hyperlink" Target="http://wiki.openstreetmap.org/wiki/PostGIS/Installation" TargetMode="External"/><Relationship Id="rId327" Type="http://schemas.openxmlformats.org/officeDocument/2006/relationships/image" Target="media/image30.jpeg"/><Relationship Id="rId534" Type="http://schemas.openxmlformats.org/officeDocument/2006/relationships/hyperlink" Target="https://cloud.google.com/appengine/docs/python/download" TargetMode="External"/><Relationship Id="rId741" Type="http://schemas.openxmlformats.org/officeDocument/2006/relationships/hyperlink" Target="http://gis.stackexchange.com/questions/8650/how-to-measure-the-accuracy-of-latitude-and-longitude" TargetMode="External"/><Relationship Id="rId839" Type="http://schemas.openxmlformats.org/officeDocument/2006/relationships/hyperlink" Target="http://www.cloudera.com/content/cloudera/en/resources/library/training/intorduction-hbase-todd-lipcon.html" TargetMode="External"/><Relationship Id="rId1164" Type="http://schemas.openxmlformats.org/officeDocument/2006/relationships/hyperlink" Target="http://dojotoolkit.org/documentation/tutorials/1.8/modules/" TargetMode="External"/><Relationship Id="rId1371" Type="http://schemas.openxmlformats.org/officeDocument/2006/relationships/hyperlink" Target="http://www.eea.europa.eu/data-and-maps/data/european-red-lists-2" TargetMode="External"/><Relationship Id="rId601" Type="http://schemas.openxmlformats.org/officeDocument/2006/relationships/hyperlink" Target="https://github.com/andrewcottam/postgis_scripts/commit/520b7298b9e289911def4a962708b335902de064" TargetMode="External"/><Relationship Id="rId1024" Type="http://schemas.openxmlformats.org/officeDocument/2006/relationships/hyperlink" Target="http://blogs.esri.com/esri/arcgis/tag/nosql/" TargetMode="External"/><Relationship Id="rId1231" Type="http://schemas.openxmlformats.org/officeDocument/2006/relationships/hyperlink" Target="http://h03-dev-vm7:5801" TargetMode="External"/><Relationship Id="rId906" Type="http://schemas.openxmlformats.org/officeDocument/2006/relationships/hyperlink" Target="http://hadoop-h05:50030/logs/hadoop-cmf-mapreduce1-JOBTRACKER-hadoop-h05.log.out" TargetMode="External"/><Relationship Id="rId1329" Type="http://schemas.openxmlformats.org/officeDocument/2006/relationships/hyperlink" Target="http://wab.jrc.cec.eu.int/vcs/" TargetMode="External"/><Relationship Id="rId35" Type="http://schemas.openxmlformats.org/officeDocument/2006/relationships/hyperlink" Target="http://www.gbif.org/occurrence/download/0003345-150831095807960"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image" Target="media/image102.png"/><Relationship Id="rId349" Type="http://schemas.openxmlformats.org/officeDocument/2006/relationships/hyperlink" Target="http://webpy.org/cookbook/cgi-apache" TargetMode="External"/><Relationship Id="rId556" Type="http://schemas.openxmlformats.org/officeDocument/2006/relationships/hyperlink" Target="https://cloud.google.com/appengine/docs/python/tools/using-libraries-python-27" TargetMode="External"/><Relationship Id="rId763" Type="http://schemas.openxmlformats.org/officeDocument/2006/relationships/hyperlink" Target="http://api.elsevier.com/documentation/search/SCOPUSSearchViews.htm" TargetMode="External"/><Relationship Id="rId1186" Type="http://schemas.openxmlformats.org/officeDocument/2006/relationships/hyperlink" Target="https://mapzen.com/blog/tangram-labels/" TargetMode="External"/><Relationship Id="rId1393" Type="http://schemas.openxmlformats.org/officeDocument/2006/relationships/fontTable" Target="fontTable.xml"/><Relationship Id="rId111" Type="http://schemas.openxmlformats.org/officeDocument/2006/relationships/hyperlink" Target="http://help.arcgis.com/en/arcgisdesktop/10.0/help/index.html"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image" Target="media/image127.png"/><Relationship Id="rId1046"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53" Type="http://schemas.openxmlformats.org/officeDocument/2006/relationships/hyperlink" Target="http://geojson.io/" TargetMode="External"/><Relationship Id="rId623" Type="http://schemas.openxmlformats.org/officeDocument/2006/relationships/hyperlink" Target="https://github.com/andrewcottam/ArcGIS-Geoprocessing-Scripts/blob/master/src/UpdateWaterClass.py" TargetMode="External"/><Relationship Id="rId830" Type="http://schemas.openxmlformats.org/officeDocument/2006/relationships/hyperlink" Target="http://testcharlie.jrc.it/pa/347" TargetMode="External"/><Relationship Id="rId928" Type="http://schemas.openxmlformats.org/officeDocument/2006/relationships/hyperlink" Target="https://cwiki.apache.org/confluence/display/Hive/LanguageManual+Cli"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49.png"/><Relationship Id="rId1113" Type="http://schemas.openxmlformats.org/officeDocument/2006/relationships/hyperlink" Target="openmaptiles.org/" TargetMode="External"/><Relationship Id="rId1197" Type="http://schemas.openxmlformats.org/officeDocument/2006/relationships/hyperlink" Target="http://toblerity.org/fiona/manual.html" TargetMode="External"/><Relationship Id="rId1320" Type="http://schemas.openxmlformats.org/officeDocument/2006/relationships/hyperlink" Target="http://sedac.ciesin.columbia.edu/maps/services/wms"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dev.virtualearth.net/REST/v1/Imagery/Metadata/Aerial/47.23,-122.3?zl=10&amp;key=AhW7FP_kNS9ae83qjF2DzlmTYOU609o9Io_Guc3a2AHUsRhfIz3SlxuOHCdn1b4G" TargetMode="External"/><Relationship Id="rId981" Type="http://schemas.openxmlformats.org/officeDocument/2006/relationships/hyperlink" Target="https://help.ubuntu.com/community/PostgreSQL" TargetMode="External"/><Relationship Id="rId1057" Type="http://schemas.openxmlformats.org/officeDocument/2006/relationships/hyperlink" Target="http://nbviewer.jupyter.org/github/ghislainv/deforestprob/blob/master/notebook/notebook.ipynb"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github.com/andrewcottam/postgis_scripts/blob/6934bd9b0f3e2f8a7f3c5fa8f1000abf856378de/water_validation_create_points_for_validation.sql" TargetMode="External"/><Relationship Id="rId841" Type="http://schemas.openxmlformats.org/officeDocument/2006/relationships/hyperlink" Target="http://vimeo.com/7459498" TargetMode="External"/><Relationship Id="rId1264" Type="http://schemas.openxmlformats.org/officeDocument/2006/relationships/image" Target="media/image141.png"/><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image" Target="media/image104.png"/><Relationship Id="rId939" Type="http://schemas.openxmlformats.org/officeDocument/2006/relationships/hyperlink" Target="http://stackoverflow.com/questions/28628975/cloudera-manager-cluster-configuration-getting-overriden" TargetMode="External"/><Relationship Id="rId1124" Type="http://schemas.openxmlformats.org/officeDocument/2006/relationships/hyperlink" Target="https://mapzen.com/tangram/play" TargetMode="External"/><Relationship Id="rId1331" Type="http://schemas.openxmlformats.org/officeDocument/2006/relationships/hyperlink" Target="https://intracomm.ec.europa.eu"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55.png"/><Relationship Id="rId785" Type="http://schemas.openxmlformats.org/officeDocument/2006/relationships/hyperlink" Target="https://github.com/andrewcottam/python_web_api_clients/blob/master/panoramio_client.py" TargetMode="External"/><Relationship Id="rId992" Type="http://schemas.openxmlformats.org/officeDocument/2006/relationships/hyperlink" Target="http://postgis.org/docs/using_postgis_dbmanagement.html"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file:///E:\cottaan\My%20Documents\github%20repos\test\mergeCSVFiles3.py" TargetMode="External"/><Relationship Id="rId852" Type="http://schemas.openxmlformats.org/officeDocument/2006/relationships/hyperlink" Target="http://www.youtube.com/watch?v=pJ4ahwABPRs&amp;feature=youtu.be" TargetMode="External"/><Relationship Id="rId1068" Type="http://schemas.openxmlformats.org/officeDocument/2006/relationships/hyperlink" Target="http://www.dspguide.com/ch26/1.htm" TargetMode="External"/><Relationship Id="rId1275" Type="http://schemas.openxmlformats.org/officeDocument/2006/relationships/hyperlink" Target="file:///C:\Users\cottaan\AppData\Roaming\Microsoft\Word\http%20-%20nothing!%20No%20messag,%20nothing.%20Reverting%20to%20Aptana"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species/_set_test?param1=1" TargetMode="External"/><Relationship Id="rId712" Type="http://schemas.openxmlformats.org/officeDocument/2006/relationships/hyperlink" Target="http://ee-api.appspot.com/" TargetMode="External"/><Relationship Id="rId1135" Type="http://schemas.openxmlformats.org/officeDocument/2006/relationships/hyperlink" Target="http://www.vogella.com/tutorials/JUnit/article.html" TargetMode="External"/><Relationship Id="rId1342" Type="http://schemas.openxmlformats.org/officeDocument/2006/relationships/image" Target="media/image147.png"/><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4.png"/><Relationship Id="rId796" Type="http://schemas.openxmlformats.org/officeDocument/2006/relationships/hyperlink" Target="http://forums.esri.com/Thread.asp?c=93&amp;f=984&amp;t=288607" TargetMode="External"/><Relationship Id="rId1202" Type="http://schemas.openxmlformats.org/officeDocument/2006/relationships/hyperlink" Target="http://matplotlib.org/api/pyplot_api.html"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4.png"/><Relationship Id="rId863" Type="http://schemas.openxmlformats.org/officeDocument/2006/relationships/hyperlink" Target="http://resources.arcgis.com/en/help/arcobjects-net/componenthelp/index.html" TargetMode="External"/><Relationship Id="rId1079" Type="http://schemas.openxmlformats.org/officeDocument/2006/relationships/hyperlink" Target="https://www.kaggle.com" TargetMode="External"/><Relationship Id="rId1286" Type="http://schemas.openxmlformats.org/officeDocument/2006/relationships/hyperlink" Target="https://makandracards.com/ff-it/21967-git-temporarily-revert-to-previous-commit"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python-blishten.c9users.io/" TargetMode="External"/><Relationship Id="rId1146" Type="http://schemas.openxmlformats.org/officeDocument/2006/relationships/hyperlink" Target="http://jamesthom.as/blog/2012/04/22/debugging-optimised-dojo-apps/" TargetMode="External"/><Relationship Id="rId723" Type="http://schemas.openxmlformats.org/officeDocument/2006/relationships/hyperlink" Target="https://sites.google.com/site/earthengineapidocs/python-api" TargetMode="External"/><Relationship Id="rId930" Type="http://schemas.openxmlformats.org/officeDocument/2006/relationships/hyperlink" Target="https://cwiki.apache.org/confluence/display/Hive/LanguageManual+DDL" TargetMode="External"/><Relationship Id="rId1006" Type="http://schemas.openxmlformats.org/officeDocument/2006/relationships/hyperlink" Target="http://stackoverflow.com/questions/11118070/buiding-hadoop-with-eclipse-maven-missing-artifact-jdk-toolsjdk-toolsjar1" TargetMode="External"/><Relationship Id="rId1353" Type="http://schemas.openxmlformats.org/officeDocument/2006/relationships/hyperlink" Target="http://support.mendeley.com/customer/portal/questions/340841-desktop-search-options-results-in-error"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s://www.tensorflow.org/install/install_linux" TargetMode="External"/><Relationship Id="rId1297" Type="http://schemas.openxmlformats.org/officeDocument/2006/relationships/hyperlink" Target="https://github.com/ghislainv/deforestprob/blob/master/docs/index.html" TargetMode="External"/><Relationship Id="rId222" Type="http://schemas.openxmlformats.org/officeDocument/2006/relationships/image" Target="media/image23.jpeg"/><Relationship Id="rId667" Type="http://schemas.openxmlformats.org/officeDocument/2006/relationships/hyperlink" Target="file:///E:\cottaan\My%20Documents\Downloads\russian_border_water_stats.csv" TargetMode="External"/><Relationship Id="rId874" Type="http://schemas.openxmlformats.org/officeDocument/2006/relationships/hyperlink" Target="http://hadoop-m1:50070/" TargetMode="External"/><Relationship Id="rId17" Type="http://schemas.openxmlformats.org/officeDocument/2006/relationships/hyperlink" Target="http://www.gd-ais.com/index.cfm?acronym=gmbd" TargetMode="External"/><Relationship Id="rId527" Type="http://schemas.openxmlformats.org/officeDocument/2006/relationships/hyperlink" Target="https://python-blishten.c9users.io:8081/getValuesForPoint?sceneid=LANDSAT/LC8_L1T_TOA/LC81970502016195LGN00&amp;lng=-3.9785914394893998&amp;lat=14.570051011329882" TargetMode="External"/><Relationship Id="rId734" Type="http://schemas.openxmlformats.org/officeDocument/2006/relationships/hyperlink" Target="https://sites.google.com/site/earthengineapidocs/javascript-api/javascript-developers-guide/unbound-algorithms" TargetMode="External"/><Relationship Id="rId941" Type="http://schemas.openxmlformats.org/officeDocument/2006/relationships/hyperlink" Target="https://github.com/andrewcottam/apache-hive-files/blob/master/create_permanent_st_functions.txt" TargetMode="External"/><Relationship Id="rId1157" Type="http://schemas.openxmlformats.org/officeDocument/2006/relationships/hyperlink" Target="http://www.sitepen.com/blog/2012/05/03/css-styling-of-dgrid/" TargetMode="External"/><Relationship Id="rId1364" Type="http://schemas.openxmlformats.org/officeDocument/2006/relationships/hyperlink" Target="http://mapservices.iucnredlist.org/arcgis/manager"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pveducation.org/pvcdrom/properties-of-sunlight/solar-radiation-on-tilted-surface" TargetMode="External"/><Relationship Id="rId801" Type="http://schemas.openxmlformats.org/officeDocument/2006/relationships/hyperlink" Target="http://gdal.org/python/osgeo.ogr.Layer-class.html" TargetMode="External"/><Relationship Id="rId1017" Type="http://schemas.openxmlformats.org/officeDocument/2006/relationships/hyperlink" Target="http://geeohspatial.blogspot.it/2013/12/dealing-with-arcpy-memory-leaks.html" TargetMode="External"/><Relationship Id="rId1224" Type="http://schemas.openxmlformats.org/officeDocument/2006/relationships/hyperlink" Target="https://bootstrap.pypa.io/get-pip.py"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www.google.com/earth/outreach/tutorials/eartheng_gettingstarted.html" TargetMode="External"/><Relationship Id="rId885" Type="http://schemas.openxmlformats.org/officeDocument/2006/relationships/hyperlink" Target="http://developer.yahoo.com/hadoop/tutorial/module2.html" TargetMode="External"/><Relationship Id="rId1070" Type="http://schemas.openxmlformats.org/officeDocument/2006/relationships/hyperlink" Target="https://medium.com/@vivek.yadav/how-neural-networks-learn-nonlinear-functions-and-classify-linearly-non-separable-data-22328e7e5be1"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image" Target="media/image44.png"/><Relationship Id="rId745" Type="http://schemas.openxmlformats.org/officeDocument/2006/relationships/image" Target="media/image115.png"/><Relationship Id="rId952" Type="http://schemas.openxmlformats.org/officeDocument/2006/relationships/hyperlink" Target="http://www.cloudera.com/documentation/enterprise/release-notes/topics/cdh_vd_cdh_package_tarball_57.html" TargetMode="External"/><Relationship Id="rId1168" Type="http://schemas.openxmlformats.org/officeDocument/2006/relationships/hyperlink" Target="http://swingley.github.io/arg/" TargetMode="External"/><Relationship Id="rId1375" Type="http://schemas.openxmlformats.org/officeDocument/2006/relationships/hyperlink" Target="http://help.arcgis.com/en/arcgisdesktop/10.0/help/index.htm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image" Target="media/image66.png"/><Relationship Id="rId605" Type="http://schemas.openxmlformats.org/officeDocument/2006/relationships/hyperlink" Target="https://github.com/andrewcottam/postgis_scripts/blob/master/water_validation_get_water_class.sql" TargetMode="External"/><Relationship Id="rId812" Type="http://schemas.openxmlformats.org/officeDocument/2006/relationships/hyperlink" Target="http://www.gbif.org/occurrence/search?GEOMETRY=116.488037+6.249776%2C116.488037+5.993070%2C116.735229+5.993070%2C116.735229+6.249776%2C116.488037+6.249776" TargetMode="External"/><Relationship Id="rId1028" Type="http://schemas.openxmlformats.org/officeDocument/2006/relationships/hyperlink" Target="http://help.arcgis.com/en/arcgisserver/10.0/help/arcgis_server_dotnet_help/index.html" TargetMode="External"/><Relationship Id="rId1235" Type="http://schemas.openxmlformats.org/officeDocument/2006/relationships/hyperlink" Target="http://h03-dev-vm7:5801"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https://github.com/andrewcottam/water_detection_python_scripts/blob/c4f80fbf2c1a2b0c7d1fcbaaa2e5f87a5f65bc74/getGeePixelValues.py" TargetMode="External"/><Relationship Id="rId896" Type="http://schemas.openxmlformats.org/officeDocument/2006/relationships/image" Target="media/image122.png"/><Relationship Id="rId1081" Type="http://schemas.openxmlformats.org/officeDocument/2006/relationships/hyperlink" Target="https://www.kaggle.com/c/planet-understanding-the-amazon-from-space" TargetMode="External"/><Relationship Id="rId1302" Type="http://schemas.openxmlformats.org/officeDocument/2006/relationships/image" Target="media/image144.png"/><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python/tools/libraries27" TargetMode="External"/><Relationship Id="rId756" Type="http://schemas.openxmlformats.org/officeDocument/2006/relationships/hyperlink" Target="https://github.com/ElsevierDev/elsapy" TargetMode="External"/><Relationship Id="rId1179" Type="http://schemas.openxmlformats.org/officeDocument/2006/relationships/image" Target="media/image133.png"/><Relationship Id="rId1386" Type="http://schemas.openxmlformats.org/officeDocument/2006/relationships/hyperlink" Target="mailto:a.cottam@gmail.com"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s://cwiki.apache.org/confluence/display/Hive/LanguageManual+Explain" TargetMode="External"/><Relationship Id="rId1039" Type="http://schemas.openxmlformats.org/officeDocument/2006/relationships/hyperlink" Target="http://localhost:8080/" TargetMode="External"/><Relationship Id="rId1246" Type="http://schemas.openxmlformats.org/officeDocument/2006/relationships/hyperlink" Target="http://www.postgresonline.com/journal/archives/38-PuTTY-for-SSH-Tunneling-to-PostgreSQL-Server.html"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c4f80fbf2c1a2b0c7d1fcbaaa2e5f87a5f65bc74/getGeePixelValues.py" TargetMode="External"/><Relationship Id="rId823" Type="http://schemas.openxmlformats.org/officeDocument/2006/relationships/hyperlink" Target="http://api.gbif.org/v1/dataset/19491596-35ae-4a91-9a98-85cf505f1bd3"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106" Type="http://schemas.openxmlformats.org/officeDocument/2006/relationships/hyperlink" Target="https://www.mapbox.com/help/osm-and-mapbox/" TargetMode="External"/><Relationship Id="rId1313" Type="http://schemas.openxmlformats.org/officeDocument/2006/relationships/hyperlink" Target="https://pypi.python.org/packages/source/o/ordereddict/ordereddict-1.1.tar.gz"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s://andrewcottam.cartodb.com/api/v2/sql?q=select%20*%20from%20countries%20where%20iso3='MYS'" TargetMode="External"/><Relationship Id="rId974" Type="http://schemas.openxmlformats.org/officeDocument/2006/relationships/image" Target="media/image128.png"/><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master/water%20omission%20delete%20nulls.sql" TargetMode="External"/><Relationship Id="rId834" Type="http://schemas.openxmlformats.org/officeDocument/2006/relationships/hyperlink" Target="http://www.cloudera.com/content/cloudera/en/resources/library/training/dissecting-the-apache-hadoop-stack-2-of-6.html" TargetMode="External"/><Relationship Id="rId1257" Type="http://schemas.openxmlformats.org/officeDocument/2006/relationships/hyperlink" Target="http://www.makeuseof.com/tag/download-windows-xp-for-free-and-legally-straight-from-microsoft-si/"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earthexplorer.usgs.gov/" TargetMode="External"/><Relationship Id="rId901" Type="http://schemas.openxmlformats.org/officeDocument/2006/relationships/hyperlink" Target="https://github.com/Esri/geometry-api-java" TargetMode="External"/><Relationship Id="rId1117" Type="http://schemas.openxmlformats.org/officeDocument/2006/relationships/hyperlink" Target="https://github.com/tilezen/vector-datasource/wiki/Mapzen-Vector-Tile-Service" TargetMode="External"/><Relationship Id="rId1324" Type="http://schemas.openxmlformats.org/officeDocument/2006/relationships/hyperlink" Target="http://www.aquamaps.org/"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loud.google.com/appengine/downloads" TargetMode="External"/><Relationship Id="rId778" Type="http://schemas.openxmlformats.org/officeDocument/2006/relationships/hyperlink" Target="http://mapsapidocs.digitalglobe.com/v1.0/discuss/5737860cc6c1690e003932e4" TargetMode="External"/><Relationship Id="rId985" Type="http://schemas.openxmlformats.org/officeDocument/2006/relationships/hyperlink" Target="http://suite.opengeo.org/4.1/dataadmin/pgGettingStarted/shp2pgsql.html" TargetMode="External"/><Relationship Id="rId1170" Type="http://schemas.openxmlformats.org/officeDocument/2006/relationships/hyperlink" Target="http://developers.arcgis.com/en/javascript/sandbox/sandbox.html" TargetMode="External"/><Relationship Id="rId638" Type="http://schemas.openxmlformats.org/officeDocument/2006/relationships/hyperlink" Target="https://www.google.com/fusiontables/DataSource?docid=1QxleuQgITUALCnLHSLRp6UnUe35WTTsCs_kdEf_j" TargetMode="External"/><Relationship Id="rId845" Type="http://schemas.openxmlformats.org/officeDocument/2006/relationships/hyperlink" Target="http://www.youtube.com/watch?v=_HLoH_PgrLk" TargetMode="External"/><Relationship Id="rId1030" Type="http://schemas.openxmlformats.org/officeDocument/2006/relationships/hyperlink" Target="http://help.arcgis.com/en/arcgisdesktop/10.0/help/index.html" TargetMode="External"/><Relationship Id="rId1268" Type="http://schemas.openxmlformats.org/officeDocument/2006/relationships/hyperlink" Target="https://plus.google.com/116969159384245484847/posts/6SXDRWXFWkN"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image" Target="media/image106.png"/><Relationship Id="rId1128" Type="http://schemas.openxmlformats.org/officeDocument/2006/relationships/hyperlink" Target="https://c9users.io/_user_content/authorize?redirect=https%3A%2F%2Fweb-apps-blishten.c9users.io%2Ftilemaker%2Fbern_tiles%2F13%2F4265%2F2883.pbf'%20" TargetMode="External"/><Relationship Id="rId1335" Type="http://schemas.openxmlformats.org/officeDocument/2006/relationships/hyperlink" Target="https://m-mail.jrc.ec.europa.eu/login.php"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image" Target="media/image98.png"/><Relationship Id="rId789" Type="http://schemas.openxmlformats.org/officeDocument/2006/relationships/hyperlink" Target="http://docs.picloud.com/quickstart.html" TargetMode="External"/><Relationship Id="rId912" Type="http://schemas.openxmlformats.org/officeDocument/2006/relationships/hyperlink" Target="http://h05-nn01.jrc.it/" TargetMode="External"/><Relationship Id="rId996" Type="http://schemas.openxmlformats.org/officeDocument/2006/relationships/hyperlink" Target="http://download.eclipse.org/tm/updates/3.3/%20as%20a%20new%20software%20update%20site%20" TargetMode="External"/><Relationship Id="rId41" Type="http://schemas.openxmlformats.org/officeDocument/2006/relationships/hyperlink" Target="http://www.protectedplanet.net/sites/7" TargetMode="External"/><Relationship Id="rId551" Type="http://schemas.openxmlformats.org/officeDocument/2006/relationships/hyperlink" Target="mailto:a.cottam@gmail.com" TargetMode="External"/><Relationship Id="rId649" Type="http://schemas.openxmlformats.org/officeDocument/2006/relationships/image" Target="media/image78.png"/><Relationship Id="rId856" Type="http://schemas.openxmlformats.org/officeDocument/2006/relationships/hyperlink" Target="http://www.cloudera.com/content/cloudera/en/downloads/quickstart_vms/cdh-5-2-x.html" TargetMode="External"/><Relationship Id="rId1181" Type="http://schemas.openxmlformats.org/officeDocument/2006/relationships/image" Target="media/image135.png"/><Relationship Id="rId1279" Type="http://schemas.openxmlformats.org/officeDocument/2006/relationships/hyperlink" Target="file:///C:\Users\cottaan\AppData\Roaming\Microsoft\Word\https%20url%20to%20paste%20into%20Aptana"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ode.google.com/r/edmundcrewe-proxypatch/source/browse/django_cas/tests/cas_tests.py" TargetMode="External"/><Relationship Id="rId1041" Type="http://schemas.openxmlformats.org/officeDocument/2006/relationships/hyperlink" Target="https://tomcat.apache.org/tomcat-8.0-doc/ssl-howto.html" TargetMode="External"/><Relationship Id="rId1139" Type="http://schemas.openxmlformats.org/officeDocument/2006/relationships/hyperlink" Target="http://dojotoolkit.org/reference-guide/dojo/topic.html" TargetMode="External"/><Relationship Id="rId1346" Type="http://schemas.openxmlformats.org/officeDocument/2006/relationships/hyperlink" Target="https://apps.jrc.cec.eu.int/navette"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www.google.com/fusiontables/DataSource?dsrcid=implicit&amp;redirectPath=data&amp;usp=apps_start&amp;hl=en" TargetMode="External"/><Relationship Id="rId923" Type="http://schemas.openxmlformats.org/officeDocument/2006/relationships/hyperlink" Target="http://blog.cloudera.com/blog/2010/06/integrating-hive-and-hbase/"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console.cloud.google.com/storage/browser/geeimageserver.appspot.com/" TargetMode="External"/><Relationship Id="rId1192" Type="http://schemas.openxmlformats.org/officeDocument/2006/relationships/image" Target="media/image138.png"/><Relationship Id="rId1206" Type="http://schemas.openxmlformats.org/officeDocument/2006/relationships/hyperlink" Target="https://github.com/JazzCore/python-pdfkit"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blog.cloudera.com/blog/2013/01/a-guide-to-python-frameworks-for-hadoop/" TargetMode="External"/><Relationship Id="rId1052" Type="http://schemas.openxmlformats.org/officeDocument/2006/relationships/hyperlink" Target="http://docs.qgis.org/testing/en/docs/pyqgis_developer_cookbook/intro.html" TargetMode="External"/><Relationship Id="rId299" Type="http://schemas.openxmlformats.org/officeDocument/2006/relationships/hyperlink" Target="https://datamarket.azure.com/" TargetMode="External"/><Relationship Id="rId727" Type="http://schemas.openxmlformats.org/officeDocument/2006/relationships/hyperlink" Target="https://raw.githubusercontent.com/Homebrew/install/master/install" TargetMode="External"/><Relationship Id="rId934" Type="http://schemas.openxmlformats.org/officeDocument/2006/relationships/hyperlink" Target="http://www.cloudera.com/documentation/enterprise/latest/topics/cm_mc_hive_udf.html" TargetMode="External"/><Relationship Id="rId1357" Type="http://schemas.openxmlformats.org/officeDocument/2006/relationships/hyperlink" Target="ftp://h05-ftp.jrc.it/cottaan"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4.png"/><Relationship Id="rId780" Type="http://schemas.openxmlformats.org/officeDocument/2006/relationships/hyperlink" Target="http://mapsapidocs.digitalglobe.com/v1.0/docs/imagery-and-basemaps" TargetMode="External"/><Relationship Id="rId1217" Type="http://schemas.openxmlformats.org/officeDocument/2006/relationships/hyperlink" Target="https://webapp-improved.appspot.com/"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www.teckstory.com/hadoop-ecosystem/hive-new-cli-beeline-for-hive/" TargetMode="External"/><Relationship Id="rId1063" Type="http://schemas.openxmlformats.org/officeDocument/2006/relationships/hyperlink" Target="https://www.tensorflow.org" TargetMode="External"/><Relationship Id="rId1270" Type="http://schemas.openxmlformats.org/officeDocument/2006/relationships/hyperlink" Target="http://help.arcgis.com/en/webapi/javascript/arcgis/help/jshelp_start.htm" TargetMode="External"/><Relationship Id="rId640" Type="http://schemas.openxmlformats.org/officeDocument/2006/relationships/hyperlink" Target="https://raw.githubusercontent.com/andrewcottam/postgis_scripts/858267b453c834fe173efc7a35a6ceff6223987a/water_confusion_matrix_for_publication.sql" TargetMode="External"/><Relationship Id="rId738" Type="http://schemas.openxmlformats.org/officeDocument/2006/relationships/image" Target="media/image112.png"/><Relationship Id="rId945" Type="http://schemas.openxmlformats.org/officeDocument/2006/relationships/hyperlink" Target="https://cwiki.apache.org/confluence/display/Hive/GettingStarted" TargetMode="External"/><Relationship Id="rId1368"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developers.google.com/api-client-library/javascript/" TargetMode="External"/><Relationship Id="rId584" Type="http://schemas.openxmlformats.org/officeDocument/2006/relationships/image" Target="media/image59.png"/><Relationship Id="rId805" Type="http://schemas.openxmlformats.org/officeDocument/2006/relationships/hyperlink" Target="https://api.protectedplanet.net/documentation" TargetMode="External"/><Relationship Id="rId1130" Type="http://schemas.openxmlformats.org/officeDocument/2006/relationships/hyperlink" Target="https://storage.googleapis.com/geeimageserver.appspot.com/vectorTiles/bern_tiles/13/4264/2882.pbf" TargetMode="External"/><Relationship Id="rId1228" Type="http://schemas.openxmlformats.org/officeDocument/2006/relationships/hyperlink" Target="http://content.hccfl.edu/pollock/unix/findcmd.htm"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www.picloud.com/docs/base_environment/1/installed/" TargetMode="External"/><Relationship Id="rId889" Type="http://schemas.openxmlformats.org/officeDocument/2006/relationships/hyperlink" Target="http://hadoop-m1:50070/webhdfs/v1/user/hive/warehouse/wdpa?op=LISTSTATUS" TargetMode="External"/><Relationship Id="rId1074" Type="http://schemas.openxmlformats.org/officeDocument/2006/relationships/hyperlink" Target="https://www.tensorflow.org/get_started/summaries_and_tensorboard"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0.png"/><Relationship Id="rId749" Type="http://schemas.openxmlformats.org/officeDocument/2006/relationships/hyperlink" Target="https://earthengine.googlesource.com/new-password" TargetMode="External"/><Relationship Id="rId1281" Type="http://schemas.openxmlformats.org/officeDocument/2006/relationships/hyperlink" Target="https://andrewcottam@github.com/andrewcottam/ArcGIS-Geoprocessing-Scripts.git" TargetMode="External"/><Relationship Id="rId1379" Type="http://schemas.openxmlformats.org/officeDocument/2006/relationships/hyperlink" Target="http://www.bbc.com/future/story/20120914-building-a-live-google-earth/1"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c9.io/" TargetMode="External"/><Relationship Id="rId609" Type="http://schemas.openxmlformats.org/officeDocument/2006/relationships/image" Target="media/image72.png"/><Relationship Id="rId956" Type="http://schemas.openxmlformats.org/officeDocument/2006/relationships/hyperlink" Target="http://www.cloudera.com/content/cloudera/en/resources/library/recordedwebinar/cloudera-impala-a-modern-sql-engine-for-hadoop-video-recording.html" TargetMode="External"/><Relationship Id="rId1141" Type="http://schemas.openxmlformats.org/officeDocument/2006/relationships/hyperlink" Target="http://www.sitepen.com/blog/2010/07/12/dive-into-dijit/" TargetMode="External"/><Relationship Id="rId1239" Type="http://schemas.openxmlformats.org/officeDocument/2006/relationships/hyperlink" Target="http://fedoranews.org/alex/tutorial/rpm/3.shtml"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70.jpeg"/><Relationship Id="rId816" Type="http://schemas.openxmlformats.org/officeDocument/2006/relationships/hyperlink" Target="http://api.gbif.org/v0.9/species/search?q=Argusianus%20argus&amp;datasetKey=d7dddbf4-2cf0-4f39-9b2a-bb099caae36c" TargetMode="External"/><Relationship Id="rId1001" Type="http://schemas.openxmlformats.org/officeDocument/2006/relationships/hyperlink" Target="http://support.apple.com/kb/DL1572?viewlocale=en_US&amp;locale=en_US"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8.png"/><Relationship Id="rId1085" Type="http://schemas.openxmlformats.org/officeDocument/2006/relationships/hyperlink" Target="http://h05-prod-vm100.jrc.it:8080/geoserver/web/" TargetMode="External"/><Relationship Id="rId1292" Type="http://schemas.openxmlformats.org/officeDocument/2006/relationships/hyperlink" Target="https://github.com/andrewcottam/general" TargetMode="External"/><Relationship Id="rId1306" Type="http://schemas.openxmlformats.org/officeDocument/2006/relationships/hyperlink" Target="https://github.com/Esri/spatial-framework-for-hadoop"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translate/translate/issues/3384" TargetMode="External"/><Relationship Id="rId967" Type="http://schemas.openxmlformats.org/officeDocument/2006/relationships/hyperlink" Target="http://maps.iucnredlist.org/map.html?id=22725044" TargetMode="External"/><Relationship Id="rId1152" Type="http://schemas.openxmlformats.org/officeDocument/2006/relationships/hyperlink" Target="http://download.dojotoolkit.org/release-1.8.4/dojo-release-1.8.4-src.zip"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s://github.com/andrewcottam/SpeciesCharismaIndex/blob/master/redListClient.py" TargetMode="External"/><Relationship Id="rId1012" Type="http://schemas.openxmlformats.org/officeDocument/2006/relationships/hyperlink" Target="http://resources.arcgis.com/en/help/main/10.2/index.html"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1.png"/><Relationship Id="rId880" Type="http://schemas.openxmlformats.org/officeDocument/2006/relationships/hyperlink" Target="http://hadoop.apache.org/docs/r0.20.0/hdfs_shell.html" TargetMode="External"/><Relationship Id="rId1096"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17" Type="http://schemas.openxmlformats.org/officeDocument/2006/relationships/image" Target="media/image145.png"/><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sdk/" TargetMode="External"/><Relationship Id="rId978"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63" Type="http://schemas.openxmlformats.org/officeDocument/2006/relationships/hyperlink" Target="http://dojotoolkit.org/reference-guide/1.9/dijit/_WidgetBase.html" TargetMode="External"/><Relationship Id="rId1370"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740" Type="http://schemas.openxmlformats.org/officeDocument/2006/relationships/image" Target="media/image114.png"/><Relationship Id="rId838" Type="http://schemas.openxmlformats.org/officeDocument/2006/relationships/hyperlink" Target="http://www.cloudera.com/content/cloudera/en/resources/library/training/cloudera-essentials-for-apache-hadoop-6-of-6-managing-the-elephant-in-the-room.html" TargetMode="External"/><Relationship Id="rId1023" Type="http://schemas.openxmlformats.org/officeDocument/2006/relationships/hyperlink" Target="http://help.arcgis.com/en/arcgisdesktop/10.0/help/inde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d277440918304476c35fed12dc0d0354de24254e/getGeePixelValues.py" TargetMode="External"/><Relationship Id="rId684" Type="http://schemas.openxmlformats.org/officeDocument/2006/relationships/hyperlink" Target="http://support.esri.com/technical-article/000002036" TargetMode="External"/><Relationship Id="rId1230" Type="http://schemas.openxmlformats.org/officeDocument/2006/relationships/hyperlink" Target="http://www.tightvnc.com/%20for%20information%20on%20TightVNC" TargetMode="External"/><Relationship Id="rId1328" Type="http://schemas.openxmlformats.org/officeDocument/2006/relationships/hyperlink" Target="http://especies.gvm.ies.jrc.it"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adoop-m2:50070/webhdfs/v1/user/cottaan?op=LISTSTATUS" TargetMode="External"/><Relationship Id="rId905" Type="http://schemas.openxmlformats.org/officeDocument/2006/relationships/hyperlink" Target="http://www.mapr.com/blog/how-to-avoid-java-heap-space-errors-understanding-and-managing-task-attempt-memory" TargetMode="External"/><Relationship Id="rId989" Type="http://schemas.openxmlformats.org/officeDocument/2006/relationships/hyperlink" Target="http://www.postgresql.org/docs/9.0/static/using-explain.html" TargetMode="External"/><Relationship Id="rId34" Type="http://schemas.openxmlformats.org/officeDocument/2006/relationships/hyperlink" Target="http://gbif.blogspot.it/" TargetMode="External"/><Relationship Id="rId544" Type="http://schemas.openxmlformats.org/officeDocument/2006/relationships/hyperlink" Target="https://github.com/google/earthengine-api" TargetMode="External"/><Relationship Id="rId751" Type="http://schemas.openxmlformats.org/officeDocument/2006/relationships/image" Target="media/image118.png"/><Relationship Id="rId849" Type="http://schemas.openxmlformats.org/officeDocument/2006/relationships/hyperlink" Target="http://www.cloudera.com/content/cloudera/en/resources/library/hadoopworld/hadoop-world-2011-keynote-presentation-video-ebay-keynote-hugh-e-williams-ebay.html" TargetMode="External"/><Relationship Id="rId1174" Type="http://schemas.openxmlformats.org/officeDocument/2006/relationships/hyperlink" Target="http://www.unicode.org/reports/tr35/tr35-numbers.html" TargetMode="External"/><Relationship Id="rId1381" Type="http://schemas.openxmlformats.org/officeDocument/2006/relationships/hyperlink" Target="http://academic.sun.ac.za/iasi/index.asp"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docs.safe.com/fme/html/FME_Transformers/Default.htm" TargetMode="External"/><Relationship Id="rId1034" Type="http://schemas.openxmlformats.org/officeDocument/2006/relationships/hyperlink" Target="https://www.eclipse.org/downloads/download.php?file=/oomph/epp/mars/R2/eclipse-inst-win64.exe" TargetMode="External"/><Relationship Id="rId1241" Type="http://schemas.openxmlformats.org/officeDocument/2006/relationships/hyperlink" Target="https://community.c9.io/t/how-do-i-clear-up-disk-space-after-its-full/213/2" TargetMode="External"/><Relationship Id="rId1339" Type="http://schemas.openxmlformats.org/officeDocument/2006/relationships/hyperlink" Target="http://wab.jrc.cec.eu.int/tas2/dsp_weektsperson.cfm"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s://code.earthengine.google.com/05b20582385397a5b853b1f650edf1bc" TargetMode="External"/><Relationship Id="rId709" Type="http://schemas.openxmlformats.org/officeDocument/2006/relationships/image" Target="media/image109.png"/><Relationship Id="rId916" Type="http://schemas.openxmlformats.org/officeDocument/2006/relationships/hyperlink" Target="https://issues.apache.org/jira/secure/attachment/12493983/Filter%20Language.docx" TargetMode="External"/><Relationship Id="rId1101" Type="http://schemas.openxmlformats.org/officeDocument/2006/relationships/hyperlink" Target="https://github.com/mapbox/awesome-vector-tiles/"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loud.google.com/storage/docs/json_api/v1/libraries" TargetMode="External"/><Relationship Id="rId762" Type="http://schemas.openxmlformats.org/officeDocument/2006/relationships/hyperlink" Target="https://dev.elsevier.com/apikey/managehome" TargetMode="External"/><Relationship Id="rId1185" Type="http://schemas.openxmlformats.org/officeDocument/2006/relationships/hyperlink" Target="https://mapzen.com/documentation/tangram/sources/" TargetMode="External"/><Relationship Id="rId1392" Type="http://schemas.openxmlformats.org/officeDocument/2006/relationships/footer" Target="footer1.xm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ArcGIS-Geoprocessing-Scripts/blob/master/src/UpdateWaterClass.py" TargetMode="External"/><Relationship Id="rId1045" Type="http://schemas.openxmlformats.org/officeDocument/2006/relationships/hyperlink" Target="https://groups.google.com/forum/" TargetMode="External"/><Relationship Id="rId1252" Type="http://schemas.openxmlformats.org/officeDocument/2006/relationships/hyperlink" Target="http://markdalgleish.com/projects/fathom/"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andrewcottam/ArcGIS-Geoprocessing-Scripts/blob/master/src/FeatureClassToAvro.py" TargetMode="External"/><Relationship Id="rId1112" Type="http://schemas.openxmlformats.org/officeDocument/2006/relationships/hyperlink" Target="http://tangrams.github.io/explorer"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48.png"/><Relationship Id="rId773" Type="http://schemas.openxmlformats.org/officeDocument/2006/relationships/hyperlink" Target="http://msdn.microsoft.com/en-us/library/ff701713.aspx" TargetMode="External"/><Relationship Id="rId1196" Type="http://schemas.openxmlformats.org/officeDocument/2006/relationships/hyperlink" Target="http://pypi.python.org/pypi/setuptools"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github.com/andrewcottam/postgis_scripts/blob/master/water%20validation%20stratify%20by%20grid_feng.sql" TargetMode="External"/><Relationship Id="rId980" Type="http://schemas.openxmlformats.org/officeDocument/2006/relationships/hyperlink" Target="http://www.postgresql.org/docs/9.3/static/reference-client.html" TargetMode="External"/><Relationship Id="rId1056" Type="http://schemas.openxmlformats.org/officeDocument/2006/relationships/hyperlink" Target="http://localhost:8888/notebooks/deforestprob/notebook/notebook.ipynb" TargetMode="External"/><Relationship Id="rId1263" Type="http://schemas.openxmlformats.org/officeDocument/2006/relationships/hyperlink" Target="http://colororacle.org/index.html" TargetMode="External"/><Relationship Id="rId840" Type="http://schemas.openxmlformats.org/officeDocument/2006/relationships/hyperlink" Target="http://vimeo.com/23400732" TargetMode="External"/><Relationship Id="rId938" Type="http://schemas.openxmlformats.org/officeDocument/2006/relationships/hyperlink" Target="http://www.cloudera.com/documentation/enterprise/latest/topics/cm_mc_hive_udf.html"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s://ee-api.appspot.com/5cb2a329782cb94ac335d42e0becf414" TargetMode="External"/><Relationship Id="rId700" Type="http://schemas.openxmlformats.org/officeDocument/2006/relationships/hyperlink" Target="http://www.esri.com/news/arcuser/0111/geodesic.html" TargetMode="External"/><Relationship Id="rId1123" Type="http://schemas.openxmlformats.org/officeDocument/2006/relationships/hyperlink" Target="https://mapzen.com/tangram/view/?scene=https://mapzen.com/api/scenes/43045/224/resources/basic.yaml" TargetMode="External"/><Relationship Id="rId1330" Type="http://schemas.openxmlformats.org/officeDocument/2006/relationships/hyperlink" Target="mailto:jrc-helpdesk@ec.europa.eu"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91" Type="http://schemas.openxmlformats.org/officeDocument/2006/relationships/hyperlink" Target="http://lwn.net/Articles/400629/" TargetMode="External"/><Relationship Id="rId1067" Type="http://schemas.openxmlformats.org/officeDocument/2006/relationships/hyperlink" Target="http://www.dspguide.com" TargetMode="External"/><Relationship Id="rId437" Type="http://schemas.openxmlformats.org/officeDocument/2006/relationships/hyperlink" Target="https://gist.github.com/andrewcottam/6353997" TargetMode="External"/><Relationship Id="rId644" Type="http://schemas.openxmlformats.org/officeDocument/2006/relationships/hyperlink" Target="file:///E:\cottaan\My%20Documents\ArcGIS\Google%20Earth%20Engine%20Downloads\final%20validation%20results" TargetMode="External"/><Relationship Id="rId851" Type="http://schemas.openxmlformats.org/officeDocument/2006/relationships/hyperlink" Target="http://www.cloudera.com/content/cloudera/en/resources/library/recordedwebinar/from-zero-to-big-data-answers-in-less-than-one-hour.html" TargetMode="External"/><Relationship Id="rId1274" Type="http://schemas.openxmlformats.org/officeDocument/2006/relationships/hyperlink" Target="file:///C:\Users\cottaan\AppData\Roaming\Microsoft\Word\http%20and%20ssh"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1" Type="http://schemas.openxmlformats.org/officeDocument/2006/relationships/image" Target="media/image110.png"/><Relationship Id="rId949" Type="http://schemas.openxmlformats.org/officeDocument/2006/relationships/hyperlink" Target="http://hadoop-h05:8888/" TargetMode="External"/><Relationship Id="rId1134" Type="http://schemas.openxmlformats.org/officeDocument/2006/relationships/hyperlink" Target="https://tecadmin.net/install-oracle-java-8-ubuntu-via-ppa/" TargetMode="External"/><Relationship Id="rId1341" Type="http://schemas.openxmlformats.org/officeDocument/2006/relationships/hyperlink" Target="http://localhost:8000"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63.png"/><Relationship Id="rId795" Type="http://schemas.openxmlformats.org/officeDocument/2006/relationships/hyperlink" Target="http://help.arcgis.com/en/arcgisdesktop/10.0/help/003r/pdf/projected_coordinate_systems.pdf" TargetMode="External"/><Relationship Id="rId809" Type="http://schemas.openxmlformats.org/officeDocument/2006/relationships/hyperlink" Target="http://ecat-dev.gbif.org/ws/usage/?id=116596410&amp;showVernaculars=en" TargetMode="External"/><Relationship Id="rId1201" Type="http://schemas.openxmlformats.org/officeDocument/2006/relationships/hyperlink" Target="http://stackoverflow.com/questions/24455238/lxml-installation-error-ubuntu-14-04-internal-compiler-error"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ee-api.appspot.com/a90c7ad11dc079223d79eb11dd800c73" TargetMode="External"/><Relationship Id="rId862" Type="http://schemas.openxmlformats.org/officeDocument/2006/relationships/hyperlink" Target="http://esri.github.io/geometry-api-java/javadoc/com/esri/core/geometry/OperatorSimplify.html" TargetMode="External"/><Relationship Id="rId1078" Type="http://schemas.openxmlformats.org/officeDocument/2006/relationships/hyperlink" Target="https://wookayin.github.io/tensorflow-talk-debugging/" TargetMode="External"/><Relationship Id="rId1285" Type="http://schemas.openxmlformats.org/officeDocument/2006/relationships/hyperlink" Target="https://github.com/SitePen/dgrid.git"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mailto:git@github.com:andrewcottam/geeImageServer.git" TargetMode="External"/><Relationship Id="rId722" Type="http://schemas.openxmlformats.org/officeDocument/2006/relationships/hyperlink" Target="https://groups.google.com/forum/?fromgroups" TargetMode="External"/><Relationship Id="rId1145" Type="http://schemas.openxmlformats.org/officeDocument/2006/relationships/hyperlink" Target="http://codebins.com/bin/4ldqp8z/2" TargetMode="External"/><Relationship Id="rId1352" Type="http://schemas.openxmlformats.org/officeDocument/2006/relationships/hyperlink" Target="mailto:a.cottam@gmail.com"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ehabitat-wps.jrc.ec.europa.eu/eSpecies/spectral_gee.html" TargetMode="External"/><Relationship Id="rId1005" Type="http://schemas.openxmlformats.org/officeDocument/2006/relationships/hyperlink" Target="http://stackoverflow.com/questions/11118070/buiding-hadoop-with-eclipse-maven-missing-artifact-jdk-toolsjdk-toolsjar1" TargetMode="External"/><Relationship Id="rId1212" Type="http://schemas.openxmlformats.org/officeDocument/2006/relationships/hyperlink" Target="http://toblerity.org/shapely/manual.html"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raw.githubusercontent.com/andrewcottam/postgis_scripts/a763d41b13322d80b5ec519d5bace462232b6573/gaul_areas_csv_to_postgresql.fmw" TargetMode="External"/><Relationship Id="rId873" Type="http://schemas.openxmlformats.org/officeDocument/2006/relationships/hyperlink" Target="http://blog.cloudera.com/blog/2012/02/cloudera-manager-log-management-event-management-and-alerting-demo-video/" TargetMode="External"/><Relationship Id="rId1089" Type="http://schemas.openxmlformats.org/officeDocument/2006/relationships/hyperlink" Target="http://your-server/geoserver/rest" TargetMode="External"/><Relationship Id="rId1296" Type="http://schemas.openxmlformats.org/officeDocument/2006/relationships/hyperlink" Target="https://help.github.com/articles/securing-your-github-pages-site-with-https/"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python-blishten.c9users.io:8081" TargetMode="External"/><Relationship Id="rId1156" Type="http://schemas.openxmlformats.org/officeDocument/2006/relationships/hyperlink" Target="http://dojotoolkit.org/reference-guide/dijit/themes.html" TargetMode="External"/><Relationship Id="rId1363" Type="http://schemas.openxmlformats.org/officeDocument/2006/relationships/hyperlink" Target="http://79.125.16.106/arcgis/manager/default.aspx" TargetMode="External"/><Relationship Id="rId733" Type="http://schemas.openxmlformats.org/officeDocument/2006/relationships/hyperlink" Target="https://gist.github.com/andrewcottam/bbc98724787e05a693e5" TargetMode="External"/><Relationship Id="rId940" Type="http://schemas.openxmlformats.org/officeDocument/2006/relationships/hyperlink" Target="https://cwiki.apache.org/confluence/display/Hive/LanguageManual+DDL" TargetMode="External"/><Relationship Id="rId1016" Type="http://schemas.openxmlformats.org/officeDocument/2006/relationships/hyperlink" Target="http://resources.arcgis.com/en/help/main/10.2/"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earthengine.google.org/" TargetMode="External"/><Relationship Id="rId800" Type="http://schemas.openxmlformats.org/officeDocument/2006/relationships/hyperlink" Target="http://svn.osgeo.org/gdal/trunk/autotest/ogr/ogr_wfs.py" TargetMode="External"/><Relationship Id="rId1223" Type="http://schemas.openxmlformats.org/officeDocument/2006/relationships/hyperlink" Target="https://pip.pypa.io/en/latest/installing.html" TargetMode="External"/><Relationship Id="rId232" Type="http://schemas.openxmlformats.org/officeDocument/2006/relationships/hyperlink" Target="http://www.iucnredlist.org/details/4265/0" TargetMode="External"/><Relationship Id="rId884" Type="http://schemas.openxmlformats.org/officeDocument/2006/relationships/hyperlink" Target="https://github.com/crs4/pydoop"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onsole.developers.google.com/project/_/apiui/credential" TargetMode="External"/><Relationship Id="rId744" Type="http://schemas.openxmlformats.org/officeDocument/2006/relationships/hyperlink" Target="https://github.com/andrewcottam/water_detection_python_scripts/blob/0add4f66d90c615ec70ed953a69e8372387cde06/refetchValidationSiteValues.py" TargetMode="External"/><Relationship Id="rId951" Type="http://schemas.openxmlformats.org/officeDocument/2006/relationships/hyperlink" Target="http://cloudera-manager.jrc.it:7180/cmf/home" TargetMode="External"/><Relationship Id="rId1167" Type="http://schemas.openxmlformats.org/officeDocument/2006/relationships/hyperlink" Target="https://developers.google.com/speed/libraries/" TargetMode="External"/><Relationship Id="rId1374" Type="http://schemas.openxmlformats.org/officeDocument/2006/relationships/hyperlink" Target="http://help.arcgis.com/en/arcgisdesktop/10.0/help/index.html"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5.png"/><Relationship Id="rId604" Type="http://schemas.openxmlformats.org/officeDocument/2006/relationships/hyperlink" Target="https://github.com/andrewcottam/water_detection_python_scripts/blob/master/createWaterPoints.py" TargetMode="External"/><Relationship Id="rId811" Type="http://schemas.openxmlformats.org/officeDocument/2006/relationships/hyperlink" Target="http://www.gbif.org/developer/summary" TargetMode="External"/><Relationship Id="rId1027" Type="http://schemas.openxmlformats.org/officeDocument/2006/relationships/hyperlink" Target="http://desktop.arcgis.com/en/desktop/latest/analyze/python/extending-geoprocessing-through-python-modules.htm" TargetMode="External"/><Relationship Id="rId1234" Type="http://schemas.openxmlformats.org/officeDocument/2006/relationships/hyperlink" Target="httpd:%20premature%20connection%20close"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s://github.com/andrewcottam/water_detection_python_scripts/commit/7a44b03ea9a1ee9d6244817d38ca77e792a67842" TargetMode="External"/><Relationship Id="rId895" Type="http://schemas.openxmlformats.org/officeDocument/2006/relationships/hyperlink" Target="http://en.wikipedia.org/wiki/Sort_(Unix)" TargetMode="External"/><Relationship Id="rId909" Type="http://schemas.openxmlformats.org/officeDocument/2006/relationships/hyperlink" Target="http://blog.cloudera.com/blog/2009/12/7-tips-for-improving-mapreduce-performance/" TargetMode="External"/><Relationship Id="rId1080" Type="http://schemas.openxmlformats.org/officeDocument/2006/relationships/hyperlink" Target="mailto:a.cottam@gmail.com" TargetMode="External"/><Relationship Id="rId1301" Type="http://schemas.openxmlformats.org/officeDocument/2006/relationships/image" Target="media/image143.png"/><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developers.google.com/earth-engine/app_engine_intro" TargetMode="External"/><Relationship Id="rId755" Type="http://schemas.openxmlformats.org/officeDocument/2006/relationships/hyperlink" Target="https://support.google.com/fusiontables/answer/171181?hl=en" TargetMode="External"/><Relationship Id="rId962" Type="http://schemas.openxmlformats.org/officeDocument/2006/relationships/hyperlink" Target="http://sqoop.apache.org/docs/1.99.5/Sqoop5MinutesDemo.html" TargetMode="External"/><Relationship Id="rId1178" Type="http://schemas.openxmlformats.org/officeDocument/2006/relationships/hyperlink" Target="https://www.mapbox.com/mapbox-gl-js/api/" TargetMode="External"/><Relationship Id="rId1385" Type="http://schemas.openxmlformats.org/officeDocument/2006/relationships/hyperlink" Target="https://console.aws.amazon.com/ses/home"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comparePixelValues.py" TargetMode="External"/><Relationship Id="rId822" Type="http://schemas.openxmlformats.org/officeDocument/2006/relationships/hyperlink" Target="http://www.gbif.org/developer/occurrence" TargetMode="External"/><Relationship Id="rId1038" Type="http://schemas.openxmlformats.org/officeDocument/2006/relationships/hyperlink" Target="http://tomcat.apache.org/download-80.cgi" TargetMode="External"/><Relationship Id="rId1245" Type="http://schemas.openxmlformats.org/officeDocument/2006/relationships/hyperlink" Target="https://github.com/fabric/fabric"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091" Type="http://schemas.openxmlformats.org/officeDocument/2006/relationships/hyperlink" Target="http://QGis.org" TargetMode="External"/><Relationship Id="rId1105" Type="http://schemas.openxmlformats.org/officeDocument/2006/relationships/hyperlink" Target="http://esri.github.io/arcgis-vectortile-style-editor/" TargetMode="External"/><Relationship Id="rId1312" Type="http://schemas.openxmlformats.org/officeDocument/2006/relationships/hyperlink" Target="https://github.com/JazzCore/python-pdfkit/wiki/Using-wkhtmltopdf-without-X-server"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google-cloud-python.readthedocs.io/en/latest/google-cloud-auth.html" TargetMode="External"/><Relationship Id="rId766" Type="http://schemas.openxmlformats.org/officeDocument/2006/relationships/hyperlink" Target="https://EU-Commission.maps.arcgis.com" TargetMode="External"/><Relationship Id="rId1189" Type="http://schemas.openxmlformats.org/officeDocument/2006/relationships/hyperlink" Target="https://developers.google.com/web/fundamentals/security/prevent-mixed-content/fixing-mixed-content"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updateSceneMetadata.py" TargetMode="External"/><Relationship Id="rId973" Type="http://schemas.openxmlformats.org/officeDocument/2006/relationships/hyperlink" Target="https://github.com/andrewcottam/apache-hive-files/blob/260ee4ec5790e0b975b7adf956da82fabdfd5b19/species_preprocessing_4.sql" TargetMode="External"/><Relationship Id="rId1049" Type="http://schemas.openxmlformats.org/officeDocument/2006/relationships/hyperlink" Target="http://services.arcgisonline.com/arcgis/rest/services/World_Topo_Map/MapServer/WMTS/" TargetMode="External"/><Relationship Id="rId1256" Type="http://schemas.openxmlformats.org/officeDocument/2006/relationships/hyperlink" Target="https://www.virtualbox.org/wiki/Downloads" TargetMode="External"/><Relationship Id="rId833" Type="http://schemas.openxmlformats.org/officeDocument/2006/relationships/hyperlink" Target="http://www.cloudera.com/content/cloudera/en/resources/library/training/cloudera-essentials-for-apache-hadoop-the-motivation-for-hadoop.html" TargetMode="External"/><Relationship Id="rId1116" Type="http://schemas.openxmlformats.org/officeDocument/2006/relationships/hyperlink" Target="http://www.paulnorman.ca/blog/2016/11/serving-vector-tiles/"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datasalt.com/2011/05/handling-dependencies-and-configuration-in-java-hadoop-projects-efficiently/" TargetMode="External"/><Relationship Id="rId1323" Type="http://schemas.openxmlformats.org/officeDocument/2006/relationships/image" Target="media/image146.jpeg"/><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mailto:a.cottam@gmail.com" TargetMode="External"/><Relationship Id="rId984" Type="http://schemas.openxmlformats.org/officeDocument/2006/relationships/hyperlink" Target="http://www.postgresql.org/docs/9.0/interactive/plpython-funcs.html" TargetMode="External"/><Relationship Id="rId637" Type="http://schemas.openxmlformats.org/officeDocument/2006/relationships/hyperlink" Target="https://raw.githubusercontent.com/andrewcottam/postgis_scripts/ff639d52f70d73a707973435cbba834a55bb307c/all_validation_points_query.sql" TargetMode="External"/><Relationship Id="rId844" Type="http://schemas.openxmlformats.org/officeDocument/2006/relationships/hyperlink" Target="http://vimeo.com/44715954" TargetMode="External"/><Relationship Id="rId1267" Type="http://schemas.openxmlformats.org/officeDocument/2006/relationships/hyperlink" Target="http://www.clw.csiro.au/division/adelaide/seminars/Brett-Bryan-seminar-Nov2010.pdf"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97.png"/><Relationship Id="rId704" Type="http://schemas.openxmlformats.org/officeDocument/2006/relationships/hyperlink" Target="https://mail.google.com/mail/u/0/" TargetMode="External"/><Relationship Id="rId911" Type="http://schemas.openxmlformats.org/officeDocument/2006/relationships/hyperlink" Target="http://docs.aws.amazon.com/ElasticMapReduce/latest/DeveloperGuide/emr-hbase.html" TargetMode="External"/><Relationship Id="rId1127" Type="http://schemas.openxmlformats.org/officeDocument/2006/relationships/hyperlink" Target="https://web-apps-blishten.c9users.io/tilemaker/bern_tiles/13/4265/2883.pbf" TargetMode="External"/><Relationship Id="rId1334" Type="http://schemas.openxmlformats.org/officeDocument/2006/relationships/hyperlink" Target="https://intracomm.ec.europa.eu/dgintranet/jrc/iesnet_pims/communication/templates/index_en.htm"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5.png"/><Relationship Id="rId788" Type="http://schemas.openxmlformats.org/officeDocument/2006/relationships/hyperlink" Target="http://www.cyberciti.biz/tips/postgres-allow-remote-access-tcp-connection.html" TargetMode="External"/><Relationship Id="rId995" Type="http://schemas.openxmlformats.org/officeDocument/2006/relationships/hyperlink" Target="https://community.c9.io/t/setting-up-postgresql/1573" TargetMode="External"/><Relationship Id="rId1180" Type="http://schemas.openxmlformats.org/officeDocument/2006/relationships/image" Target="media/image134.png"/><Relationship Id="rId203" Type="http://schemas.openxmlformats.org/officeDocument/2006/relationships/hyperlink" Target="http://www.sciencemag.org/content/342/6160/803.full" TargetMode="External"/><Relationship Id="rId648" Type="http://schemas.openxmlformats.org/officeDocument/2006/relationships/hyperlink" Target="https://ee-api.appspot.com/4e977aea2f63647a4300c0fe783b756c" TargetMode="External"/><Relationship Id="rId855" Type="http://schemas.openxmlformats.org/officeDocument/2006/relationships/hyperlink" Target="http://cloudera.com/content/cloudera/en/training/courses/developer-training.html" TargetMode="External"/><Relationship Id="rId1040" Type="http://schemas.openxmlformats.org/officeDocument/2006/relationships/hyperlink" Target="http://localhost:8080/gee_spectral_library_builder/" TargetMode="External"/><Relationship Id="rId1278" Type="http://schemas.openxmlformats.org/officeDocument/2006/relationships/hyperlink" Target="file:///C:\Users\cottaan\AppData\Roaming\Microsoft\Word\https%20and%20not%20ssh"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dopa-services.jrc.it/services/ecasLogout" TargetMode="External"/><Relationship Id="rId715" Type="http://schemas.openxmlformats.org/officeDocument/2006/relationships/hyperlink" Target="https://www.google.com/fusiontables/DataSource?dsrcid=implicit&amp;redirectPath=data&amp;usp=apps_start&amp;hl=en" TargetMode="External"/><Relationship Id="rId922" Type="http://schemas.openxmlformats.org/officeDocument/2006/relationships/hyperlink" Target="https://cwiki.apache.org/confluence/display/Hive/HBaseIntegration" TargetMode="External"/><Relationship Id="rId1138" Type="http://schemas.openxmlformats.org/officeDocument/2006/relationships/hyperlink" Target="https://regex101.com/" TargetMode="External"/><Relationship Id="rId1345" Type="http://schemas.openxmlformats.org/officeDocument/2006/relationships/hyperlink" Target="http://www.expedia.com"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91" Type="http://schemas.openxmlformats.org/officeDocument/2006/relationships/image" Target="media/image137.png"/><Relationship Id="rId1205" Type="http://schemas.openxmlformats.org/officeDocument/2006/relationships/hyperlink" Target="https://pypi.python.org/packages/source/o/ordereddict/ordereddict-1.1.tar.gz"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cloud.google.com/appengine/docs/quotas" TargetMode="External"/><Relationship Id="rId659" Type="http://schemas.openxmlformats.org/officeDocument/2006/relationships/image" Target="media/image86.png"/><Relationship Id="rId866" Type="http://schemas.openxmlformats.org/officeDocument/2006/relationships/hyperlink" Target="http://www.youtube.com/watch?v=i0FCn889ucs" TargetMode="External"/><Relationship Id="rId1289" Type="http://schemas.openxmlformats.org/officeDocument/2006/relationships/hyperlink" Target="https://github.com/andrewcottam/python-rest-server/releases"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image" Target="media/image42.png"/><Relationship Id="rId1051" Type="http://schemas.openxmlformats.org/officeDocument/2006/relationships/hyperlink" Target="http://docs.qgis.org/testing/en/docs/pyqgis_developer_cookbook/raster.html" TargetMode="External"/><Relationship Id="rId1149" Type="http://schemas.openxmlformats.org/officeDocument/2006/relationships/image" Target="media/image132.png"/><Relationship Id="rId1356" Type="http://schemas.openxmlformats.org/officeDocument/2006/relationships/hyperlink" Target="http://isihighlycited.com/" TargetMode="External"/><Relationship Id="rId158" Type="http://schemas.openxmlformats.org/officeDocument/2006/relationships/image" Target="media/image18.jpeg"/><Relationship Id="rId726" Type="http://schemas.openxmlformats.org/officeDocument/2006/relationships/hyperlink" Target="http://conda.pydata.org/docs/install/full.html" TargetMode="External"/><Relationship Id="rId933" Type="http://schemas.openxmlformats.org/officeDocument/2006/relationships/hyperlink" Target="https://github.com/Esri/spatial-framework-for-hadoop" TargetMode="External"/><Relationship Id="rId1009" Type="http://schemas.openxmlformats.org/officeDocument/2006/relationships/hyperlink" Target="http://help.arcgis.com/en/arcgisdesktop/10.0/help/index.html"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3.png"/><Relationship Id="rId1216" Type="http://schemas.openxmlformats.org/officeDocument/2006/relationships/hyperlink" Target="https://www.tensorflow.org/install/install_windows"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s://blog.cloudera.com/blog/2014/02/migrating-from-hive-cli-to-beeline-a-primer/" TargetMode="External"/><Relationship Id="rId1062" Type="http://schemas.openxmlformats.org/officeDocument/2006/relationships/hyperlink" Target="https://www.coursera.org/learn/neural-networks/lecture/V1GXW/what-are-neural-networks-8-min" TargetMode="External"/><Relationship Id="rId737" Type="http://schemas.openxmlformats.org/officeDocument/2006/relationships/hyperlink" Target="https://sites.google.com/site/earthengineapidocs/javascript-api/javascript-developers-guide/image-methods" TargetMode="External"/><Relationship Id="rId944" Type="http://schemas.openxmlformats.org/officeDocument/2006/relationships/hyperlink" Target="http://www.yourkit.com/" TargetMode="External"/><Relationship Id="rId1367"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58.png"/><Relationship Id="rId790" Type="http://schemas.openxmlformats.org/officeDocument/2006/relationships/hyperlink" Target="https://www.picloud.com/accounts/jobs/" TargetMode="External"/><Relationship Id="rId804" Type="http://schemas.openxmlformats.org/officeDocument/2006/relationships/hyperlink" Target="http://downloads.wdpa.org/ArcGIS/rest/services/EuroGEOSS/EuroGEOSS_WDPA/MapServer/1/query/query?where=Site_ID%3D785&amp;returnGeometry=false&amp;outSR=&amp;outFields=Name&amp;f=pjson" TargetMode="External"/><Relationship Id="rId1227" Type="http://schemas.openxmlformats.org/officeDocument/2006/relationships/hyperlink" Target="http://www.howtogeek.com/howto/ubuntu/display-number-of-processors-on-linux/"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79.png"/><Relationship Id="rId888" Type="http://schemas.openxmlformats.org/officeDocument/2006/relationships/hyperlink" Target="https://github.com/Esri/spatial-framework-for-hadoop/wiki/JSON-Formats" TargetMode="External"/><Relationship Id="rId1073" Type="http://schemas.openxmlformats.org/officeDocument/2006/relationships/hyperlink" Target="https://python-blishten.c9users.io:8081/" TargetMode="External"/><Relationship Id="rId1280" Type="http://schemas.openxmlformats.org/officeDocument/2006/relationships/hyperlink" Target="file:///C:\Users\cottaan\AppData\Roaming\Microsoft\Word\http.sslcainfo=\bin\curl-ca-bundle.crt" TargetMode="External"/><Relationship Id="rId303" Type="http://schemas.openxmlformats.org/officeDocument/2006/relationships/hyperlink" Target="mailto:speciescharisma2@gmail.com" TargetMode="External"/><Relationship Id="rId748" Type="http://schemas.openxmlformats.org/officeDocument/2006/relationships/image" Target="media/image117.png"/><Relationship Id="rId955" Type="http://schemas.openxmlformats.org/officeDocument/2006/relationships/hyperlink" Target="http://training.cloudera.com/elearning/impala/" TargetMode="External"/><Relationship Id="rId1140" Type="http://schemas.openxmlformats.org/officeDocument/2006/relationships/hyperlink" Target="http://docs.dojocampus.org/dijit/info" TargetMode="External"/><Relationship Id="rId1378" Type="http://schemas.openxmlformats.org/officeDocument/2006/relationships/hyperlink" Target="http://proceedings.esri.com/library/userconf/proc11/uc/papers/3278_144.pdf"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forecast.io/" TargetMode="External"/><Relationship Id="rId594" Type="http://schemas.openxmlformats.org/officeDocument/2006/relationships/image" Target="media/image69.png"/><Relationship Id="rId608" Type="http://schemas.openxmlformats.org/officeDocument/2006/relationships/hyperlink" Target="https://github.com/andrewcottam/postgis_scripts/blob/master/water%20validation%20stratify%20by%20grid2.sql" TargetMode="External"/><Relationship Id="rId815" Type="http://schemas.openxmlformats.org/officeDocument/2006/relationships/hyperlink" Target="http://api.gbif.org/v0.9/species/match?name=Argusianus%20argus" TargetMode="External"/><Relationship Id="rId1238" Type="http://schemas.openxmlformats.org/officeDocument/2006/relationships/hyperlink" Target="http://en.wikipedia.org/wiki/GNU/Linux_distributions%20-%20some%20commercial,%20some%20not.%20Which%20do%20we%20have?%20Not%20sure."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github.com/willtemperley/hadoop-client-template" TargetMode="External"/><Relationship Id="rId1000" Type="http://schemas.openxmlformats.org/officeDocument/2006/relationships/hyperlink" Target="http://mevenide.codehaus.org/release/eclipse/update" TargetMode="External"/><Relationship Id="rId1084" Type="http://schemas.openxmlformats.org/officeDocument/2006/relationships/hyperlink" Target="http://lrm-maps.jrc.ec.europa.eu/geoserver/" TargetMode="External"/><Relationship Id="rId1305" Type="http://schemas.openxmlformats.org/officeDocument/2006/relationships/hyperlink" Target="https://code.google.com/p/webgl-globe/"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7.png"/><Relationship Id="rId759" Type="http://schemas.openxmlformats.org/officeDocument/2006/relationships/hyperlink" Target="https://api.elsevier.com/content/abstract/doi/10.1038/nature20584?apiKey=b3a71de2bde04544495881ed9d2f9c5b&amp;httpAccept=application/json" TargetMode="External"/><Relationship Id="rId966" Type="http://schemas.openxmlformats.org/officeDocument/2006/relationships/hyperlink" Target="https://github.com/andrewcottam/apache-hive-files/blob/master/species_preprocessing_2.sql" TargetMode="External"/><Relationship Id="rId1291" Type="http://schemas.openxmlformats.org/officeDocument/2006/relationships/hyperlink" Target="https://github.com/Esri/geometry-api-java.git" TargetMode="External"/><Relationship Id="rId1389" Type="http://schemas.openxmlformats.org/officeDocument/2006/relationships/hyperlink" Target="http://www.protectedplanet.net/sites/1250"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localhost:8888/" TargetMode="External"/><Relationship Id="rId619" Type="http://schemas.openxmlformats.org/officeDocument/2006/relationships/hyperlink" Target="https://github.com/andrewcottam/postgis_scripts/commit/f9dc348fcc08541d68bd4ecf2f8633b944860f24" TargetMode="External"/><Relationship Id="rId1151" Type="http://schemas.openxmlformats.org/officeDocument/2006/relationships/hyperlink" Target="http://www.sitepen.com/blog/2013/05/22/dojofaq-mouse-event-properties/" TargetMode="External"/><Relationship Id="rId1249" Type="http://schemas.openxmlformats.org/officeDocument/2006/relationships/hyperlink" Target="http://10.0.100.234:8042/node"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s://github.com/andrewcottam/SpeciesCharismaIndex/blob/master/api_client_library.py" TargetMode="External"/><Relationship Id="rId1011" Type="http://schemas.openxmlformats.org/officeDocument/2006/relationships/hyperlink" Target="http://blogs.esri.com/esri/arcgis/2011/08/29/multiprocessing/" TargetMode="External"/><Relationship Id="rId1109" Type="http://schemas.openxmlformats.org/officeDocument/2006/relationships/hyperlink" Target="https://mapzen.com/documentation/vector-tiles/data-sources/"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s://water-world-v1-1.appspot.com/" TargetMode="External"/><Relationship Id="rId1095"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16" Type="http://schemas.openxmlformats.org/officeDocument/2006/relationships/hyperlink" Target="https://github.com/andrewcottam/python-rest-server/blob/master/cgi-bin/database_objects.sql"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db-server-blishten.c9users.io/cgi-bin/services.py/" TargetMode="External"/><Relationship Id="rId977" Type="http://schemas.openxmlformats.org/officeDocument/2006/relationships/hyperlink" Target="http://www.slideshare.net/Hadoop_Summit/grailer-hochmuth-june27515pmroom212v3" TargetMode="External"/><Relationship Id="rId1162" Type="http://schemas.openxmlformats.org/officeDocument/2006/relationships/hyperlink" Target="http://archive.dojotoolkit.org/nightly/dojotoolkit/dojox/charting/tests/test_themes.html"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ww.cloudera.com/content/cloudera/en/resources/library/training/cloudera-essentials-for-apache-hadoop-5-of-6-preparing-your-data-center-for-hadoop.html" TargetMode="External"/><Relationship Id="rId1022" Type="http://schemas.openxmlformats.org/officeDocument/2006/relationships/hyperlink" Target="http://blogs.esri.com/esri/arcgis/2012/06/08/using-a-binning-technique-for-point-based-multiscale-web-maps/"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ee-api.appspot.com/b3ed5496bfdb08d734c4f3a28a8e172b" TargetMode="External"/><Relationship Id="rId890" Type="http://schemas.openxmlformats.org/officeDocument/2006/relationships/hyperlink" Target="http://hadoop-m1:50070/webhdfs/v1/user/hive/warehouse/tmp.db/st_geometry_data?op=LISTSTATUS" TargetMode="External"/><Relationship Id="rId904" Type="http://schemas.openxmlformats.org/officeDocument/2006/relationships/hyperlink" Target="https://hadoop.apache.org/docs/r2.2.0/api/org/apache/hadoop/filecache/DistributedCache.html" TargetMode="External"/><Relationship Id="rId1327" Type="http://schemas.openxmlformats.org/officeDocument/2006/relationships/hyperlink" Target="http://especies.jrc.ec.europa.eu"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github.com/google/earthengine-api/tree/master/demos/server-auth" TargetMode="External"/><Relationship Id="rId988" Type="http://schemas.openxmlformats.org/officeDocument/2006/relationships/hyperlink" Target="http://www.postgresql.org/docs/9.0/static/ddl-partitioning.html" TargetMode="External"/><Relationship Id="rId1173" Type="http://schemas.openxmlformats.org/officeDocument/2006/relationships/hyperlink" Target="https://developers.arcgis.com/en/javascript/jshelp/intro_formatinfowindow.html" TargetMode="External"/><Relationship Id="rId1380" Type="http://schemas.openxmlformats.org/officeDocument/2006/relationships/hyperlink" Target="http://datamarket.azure.com/dataset/unitednations/wto"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docs.google.com/presentation/d/1HSUHjGc9ZWTv-gCIr_BHhX2BlVHxGis_F7vKl_pInjI/edit" TargetMode="External"/><Relationship Id="rId848" Type="http://schemas.openxmlformats.org/officeDocument/2006/relationships/hyperlink" Target="http://www.cloudera.com/content/cloudera/en/resources/library/training/cloudera-manager-training-part-ii.html" TargetMode="External"/><Relationship Id="rId103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487" Type="http://schemas.openxmlformats.org/officeDocument/2006/relationships/hyperlink" Target="general/fme_scripts/roadless_asia_csv_to_postgresql.fmw" TargetMode="External"/><Relationship Id="rId610" Type="http://schemas.openxmlformats.org/officeDocument/2006/relationships/image" Target="media/image73.jpeg"/><Relationship Id="rId694" Type="http://schemas.openxmlformats.org/officeDocument/2006/relationships/image" Target="media/image101.png"/><Relationship Id="rId708" Type="http://schemas.openxmlformats.org/officeDocument/2006/relationships/image" Target="media/image108.png"/><Relationship Id="rId915" Type="http://schemas.openxmlformats.org/officeDocument/2006/relationships/hyperlink" Target="http://wiki.apache.org/hadoop/Hbase/Shell" TargetMode="External"/><Relationship Id="rId1240" Type="http://schemas.openxmlformats.org/officeDocument/2006/relationships/hyperlink" Target="http://www.ee.surrey.ac.uk/Teaching/Unix/unix5.html" TargetMode="External"/><Relationship Id="rId1338" Type="http://schemas.openxmlformats.org/officeDocument/2006/relationships/hyperlink" Target="http://pubsy.jrc.cec.eu.int/workflow"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s://wiki.appcelerator.org/display/guides2/Installing+the+Java+Development+Tools" TargetMode="External"/><Relationship Id="rId1100" Type="http://schemas.openxmlformats.org/officeDocument/2006/relationships/hyperlink" Target="https://github.com/mapbox/vector-tile-spec/tree/master/2.1" TargetMode="External"/><Relationship Id="rId1184" Type="http://schemas.openxmlformats.org/officeDocument/2006/relationships/hyperlink" Target="https://mapzen.com/documentation/tangram/Scene-file/"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ode.google.com/p/googleappengine/issues/detail?id=7053" TargetMode="External"/><Relationship Id="rId761" Type="http://schemas.openxmlformats.org/officeDocument/2006/relationships/hyperlink" Target="leaflet_map/references.html" TargetMode="External"/><Relationship Id="rId859" Type="http://schemas.openxmlformats.org/officeDocument/2006/relationships/hyperlink" Target="http://h05-dn01.jrc.it:50060/" TargetMode="External"/><Relationship Id="rId1391" Type="http://schemas.openxmlformats.org/officeDocument/2006/relationships/hyperlink" Target="http://protectedplanet.net/sites/220101"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github.com/andrewcottam/ArcGIS-Geoprocessing-Scripts/blob/master/src/downloadSWDB.py" TargetMode="External"/><Relationship Id="rId1044" Type="http://schemas.openxmlformats.org/officeDocument/2006/relationships/hyperlink" Target="http://help.eclipse.org/mars/index.jsp" TargetMode="External"/><Relationship Id="rId1251" Type="http://schemas.openxmlformats.org/officeDocument/2006/relationships/hyperlink" Target="http://selection.datavisualization.ch/" TargetMode="External"/><Relationship Id="rId1349" Type="http://schemas.openxmlformats.org/officeDocument/2006/relationships/hyperlink" Target="http://onlinelibrary.wiley.com/doi/10.1111/j.1467-9671.2009.01170.x/full"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ee-api.appspot.com/api/algorithms" TargetMode="External"/><Relationship Id="rId926" Type="http://schemas.openxmlformats.org/officeDocument/2006/relationships/hyperlink" Target="http://www.cloudera.com/content/cloudera/en/documentation/cdh4/latest/CDH4-Installation-Guide/cdh4ig_topic_26_9.html" TargetMode="External"/><Relationship Id="rId1111" Type="http://schemas.openxmlformats.org/officeDocument/2006/relationships/hyperlink" Target="https://www.openstreetmap.org/way/339595997"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47.png"/><Relationship Id="rId772" Type="http://schemas.openxmlformats.org/officeDocument/2006/relationships/hyperlink" Target="http://citusdata.com/blog/63-real-time-sql-queries-on-hadoop" TargetMode="External"/><Relationship Id="rId1195" Type="http://schemas.openxmlformats.org/officeDocument/2006/relationships/hyperlink" Target="http://jupyter-notebook.readthedocs.io/en/latest/examples/Notebook/Connecting%20with%20the%20Qt%20Console.html" TargetMode="External"/><Relationship Id="rId1209" Type="http://schemas.openxmlformats.org/officeDocument/2006/relationships/hyperlink" Target="https://github.com/conda-forge/rasterio-feedstock"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ftp://ftp.glcf.umd.edu/glcf/GlobalInlandWater/WRS2" TargetMode="External"/><Relationship Id="rId1055" Type="http://schemas.openxmlformats.org/officeDocument/2006/relationships/hyperlink" Target="http://stackoverflow.com/questions/36659453/intel-mkl-fatal-error-cannot-load-libmkl-avx2-so-or-libmkl-def-so" TargetMode="External"/><Relationship Id="rId1262" Type="http://schemas.openxmlformats.org/officeDocument/2006/relationships/hyperlink" Target="http://fortawesome.github.io/Font-Awesome/" TargetMode="External"/><Relationship Id="rId271" Type="http://schemas.openxmlformats.org/officeDocument/2006/relationships/hyperlink" Target="http://www.initd.org/psycopg/docs/usage.html" TargetMode="External"/><Relationship Id="rId937" Type="http://schemas.openxmlformats.org/officeDocument/2006/relationships/hyperlink" Target="https://github.com/andrewcottam/jrc/commit/b77b94c35fec389d5f9a354969d561c741e8fbd3" TargetMode="External"/><Relationship Id="rId1122" Type="http://schemas.openxmlformats.org/officeDocument/2006/relationships/hyperlink" Target="https://github.com/andrewcottam/web_apps/commit/da66e68026fa47b965d6e6b10370a6dc04e41b45"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hyperlink" Target="http://www.fullerlab.org/wp-content/uploads/2014/05/Murray-et-al-2014.pdf" TargetMode="External"/><Relationship Id="rId783" Type="http://schemas.openxmlformats.org/officeDocument/2006/relationships/hyperlink" Target="http://www.flickr.com/services/developer/api/" TargetMode="External"/><Relationship Id="rId990" Type="http://schemas.openxmlformats.org/officeDocument/2006/relationships/hyperlink" Target="http://www.postgresql.org/docs/8.3/static/sql-analyze.html):%20A%20common%20strategy%20is%20to%20run%20VACUUM%20and%20ANALYZE%20once%20a%20day%20during%20a%20low-usage%20time%20of%20day."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file:///E:\cottaan\My%20Documents\github%20repos\private_ee_scripts\Water%20Detection\Water%20Validation%20Points" TargetMode="External"/><Relationship Id="rId1066" Type="http://schemas.openxmlformats.org/officeDocument/2006/relationships/hyperlink" Target="http://neuralnetworksanddeeplearning.com/index.html" TargetMode="External"/><Relationship Id="rId1273" Type="http://schemas.openxmlformats.org/officeDocument/2006/relationships/hyperlink" Target="https://andrewcottam@github.com/andrewcottam/ArcGIS-Geoprocessing-Scripts.git" TargetMode="External"/><Relationship Id="rId850" Type="http://schemas.openxmlformats.org/officeDocument/2006/relationships/hyperlink" Target="http://www.cloudera.com/content/cloudera/en/resources/library/productdemo/cloudera-manager-demo-cdh-deployment.html" TargetMode="External"/><Relationship Id="rId948" Type="http://schemas.openxmlformats.org/officeDocument/2006/relationships/hyperlink" Target="http://hadoop-m1:8888/" TargetMode="External"/><Relationship Id="rId1133" Type="http://schemas.openxmlformats.org/officeDocument/2006/relationships/hyperlink" Target="https://wiki.appcelerator.org/display/guides2/Installing+the+Java+Development+Tools"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7" Type="http://schemas.openxmlformats.org/officeDocument/2006/relationships/image" Target="media/image62.png"/><Relationship Id="rId710" Type="http://schemas.openxmlformats.org/officeDocument/2006/relationships/hyperlink" Target="https://www.google.com/fusiontables/DataSource?docid=1iaDSeBv1p13wlwcB7wG4cMMpWF5URPE-bmOWUGD1" TargetMode="External"/><Relationship Id="rId808" Type="http://schemas.openxmlformats.org/officeDocument/2006/relationships/hyperlink" Target="http://ecat-dev.gbif.org/ws/usage/?q=Panthera%20leo&amp;rkey=1" TargetMode="External"/><Relationship Id="rId1340" Type="http://schemas.openxmlformats.org/officeDocument/2006/relationships/hyperlink" Target="http://serverfault.com/questions/309357/ping-a-specific-port"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mappingcenter.esri.com/index.cfm?fa=arcgisResources.more" TargetMode="External"/><Relationship Id="rId1077" Type="http://schemas.openxmlformats.org/officeDocument/2006/relationships/hyperlink" Target="https://wookayin.github.io/tensorflow-talk-debugging" TargetMode="External"/><Relationship Id="rId1200" Type="http://schemas.openxmlformats.org/officeDocument/2006/relationships/hyperlink" Target="https://pypi.python.org/packages/source/l/lxml/lxml-3.4.3.tar.gz" TargetMode="External"/><Relationship Id="rId654" Type="http://schemas.openxmlformats.org/officeDocument/2006/relationships/image" Target="media/image83.png"/><Relationship Id="rId861" Type="http://schemas.openxmlformats.org/officeDocument/2006/relationships/hyperlink" Target="https://github.com/Esri/geometry-api-java" TargetMode="External"/><Relationship Id="rId959" Type="http://schemas.openxmlformats.org/officeDocument/2006/relationships/hyperlink" Target="http://sqoop.apache.org/" TargetMode="External"/><Relationship Id="rId1284" Type="http://schemas.openxmlformats.org/officeDocument/2006/relationships/hyperlink" Target="https://github.com/kriszyp/put-selector.git"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s://leaflet-map-blishten.c9users.io/index.html" TargetMode="External"/><Relationship Id="rId721" Type="http://schemas.openxmlformats.org/officeDocument/2006/relationships/hyperlink" Target="https://code.google.com/apis/console" TargetMode="External"/><Relationship Id="rId1144" Type="http://schemas.openxmlformats.org/officeDocument/2006/relationships/hyperlink" Target="http://forums.arcgis.com/threads/54832-custom-dojo-build" TargetMode="External"/><Relationship Id="rId1351" Type="http://schemas.openxmlformats.org/officeDocument/2006/relationships/hyperlink" Target="https://connected.cnect.cec.eu.int/community/jrc/ict/jrc-e-library/blog/2015/10/26/online-access-to-licensed-content-from-ispra-scientific-workstations"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water_detection_python_scripts/blob/bfc669514fdc956aa1991305fc9f4ef5c8b9f870/getGeePixelValuesForL5.py" TargetMode="External"/><Relationship Id="rId819"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004" Type="http://schemas.openxmlformats.org/officeDocument/2006/relationships/hyperlink" Target="http://mevenide.codehaus.org/release/eclipse/update" TargetMode="External"/><Relationship Id="rId1211" Type="http://schemas.openxmlformats.org/officeDocument/2006/relationships/hyperlink" Target="https://mapbox.github.io/rasterio/installation.html"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72" Type="http://schemas.openxmlformats.org/officeDocument/2006/relationships/hyperlink" Target="http://www.cloudera.com/content/cloudera/en/resources/library/recordedwebinar/what-the-enterprise-requires-usability-video.html" TargetMode="External"/><Relationship Id="rId1088" Type="http://schemas.openxmlformats.org/officeDocument/2006/relationships/hyperlink" Target="http://docs.geoserver.org/2.2.0/user/data/database/postgis.html" TargetMode="External"/><Relationship Id="rId1295" Type="http://schemas.openxmlformats.org/officeDocument/2006/relationships/hyperlink" Target="https://earthengine.googlesource.com/new-password" TargetMode="External"/><Relationship Id="rId1309" Type="http://schemas.openxmlformats.org/officeDocument/2006/relationships/hyperlink" Target="https://raw.githubusercontent.com/andrewcottam/python-rest-server/master/cgi-bin/database_objects.sql"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ommunity.c9.io/t/google-app-engine-dev-appserver-py/783" TargetMode="External"/><Relationship Id="rId732" Type="http://schemas.openxmlformats.org/officeDocument/2006/relationships/hyperlink" Target="https://code.google.com/p/earthengine-api" TargetMode="External"/><Relationship Id="rId1155" Type="http://schemas.openxmlformats.org/officeDocument/2006/relationships/hyperlink" Target="file:///C:\Users\cottaan\AppData\Roaming\Microsoft\Word\eSpecies\speciesValidator.html%3fwdpa=785" TargetMode="External"/><Relationship Id="rId1362" Type="http://schemas.openxmlformats.org/officeDocument/2006/relationships/hyperlink" Target="http://server.arcgisonline.com/ArcGIS/rest/services/World_Topo_Map/MapServer?f=json&amp;callback=dojo.io.script.jsonp_dojoIoScript8._jsonpCallback"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upport.esri.com/es/knowledgebase/techarticles/detail/23874" TargetMode="External"/><Relationship Id="rId1222" Type="http://schemas.openxmlformats.org/officeDocument/2006/relationships/hyperlink" Target="https://repo.continuum.io/archive/Anaconda2-4.3.1-Linux-x86_64.sh"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github.com/andrewcottam/ArcGIS-Geoprocessing-Scripts/blob/master/src/JRC%20Toolbox.pyt" TargetMode="External"/><Relationship Id="rId883" Type="http://schemas.openxmlformats.org/officeDocument/2006/relationships/hyperlink" Target="http://pydoop.sourceforge.net/docs/index.html" TargetMode="External"/><Relationship Id="rId1099" Type="http://schemas.openxmlformats.org/officeDocument/2006/relationships/hyperlink" Target="https://www.mapbox.com/vector-tiles/specification/"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zweiven/remotebiodiversity" TargetMode="External"/><Relationship Id="rId1166" Type="http://schemas.openxmlformats.org/officeDocument/2006/relationships/hyperlink" Target="http://dojotoolkit.org/documentation/tutorials/1.9/recipes/custom_widget/" TargetMode="External"/><Relationship Id="rId1373" Type="http://schemas.openxmlformats.org/officeDocument/2006/relationships/hyperlink" Target="https://gist.github.com/1552725"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github.com/andrewcottam/water_detection_python_scripts/blob/a626bd6f794c3b24ab4b60796f7c47363ff702fb/alignPointsToGeeGrid.py" TargetMode="External"/><Relationship Id="rId950" Type="http://schemas.openxmlformats.org/officeDocument/2006/relationships/hyperlink" Target="http://hadoop-m2:8888/" TargetMode="External"/><Relationship Id="rId1026" Type="http://schemas.openxmlformats.org/officeDocument/2006/relationships/hyperlink" Target="file:///\\ArcGIS\\Desktop10.3\\ArcToolBox\\Scripts"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drive.google.com/?ddrp=1" TargetMode="External"/><Relationship Id="rId687" Type="http://schemas.openxmlformats.org/officeDocument/2006/relationships/image" Target="media/image96.png"/><Relationship Id="rId810" Type="http://schemas.openxmlformats.org/officeDocument/2006/relationships/hyperlink" Target="https://github.com/ropensci/rgbif/tree/newapi" TargetMode="External"/><Relationship Id="rId908" Type="http://schemas.openxmlformats.org/officeDocument/2006/relationships/hyperlink" Target="https://groups.google.com/a/cloudera.org/forum/" TargetMode="External"/><Relationship Id="rId1233" Type="http://schemas.openxmlformats.org/officeDocument/2006/relationships/hyperlink" Target="http://h03-dev-vm7:5802/" TargetMode="External"/><Relationship Id="rId242" Type="http://schemas.openxmlformats.org/officeDocument/2006/relationships/hyperlink" Target="http://www.iucnredlist.org/details/39895/0" TargetMode="External"/><Relationship Id="rId894" Type="http://schemas.openxmlformats.org/officeDocument/2006/relationships/hyperlink" Target="http://www.michael-noll.com/tutorials/writing-an-hadoop-mapreduce-program-in-python/" TargetMode="External"/><Relationship Id="rId1177" Type="http://schemas.openxmlformats.org/officeDocument/2006/relationships/hyperlink" Target="https://github.com/mapbox/mapbox-gl-leaflet" TargetMode="External"/><Relationship Id="rId1300" Type="http://schemas.openxmlformats.org/officeDocument/2006/relationships/hyperlink" Target="https://owslib.svn.sourceforge.net/svnroot/owslib"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geeimageserver.appspot.com/" TargetMode="External"/><Relationship Id="rId754" Type="http://schemas.openxmlformats.org/officeDocument/2006/relationships/image" Target="media/image121.png"/><Relationship Id="rId961" Type="http://schemas.openxmlformats.org/officeDocument/2006/relationships/hyperlink" Target="http://sqoop.apache.org/docs/1.4.5/index.html" TargetMode="External"/><Relationship Id="rId1384" Type="http://schemas.openxmlformats.org/officeDocument/2006/relationships/hyperlink" Target="https://github.com/awahlig/skype4py"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WaterSites.py" TargetMode="External"/><Relationship Id="rId821" Type="http://schemas.openxmlformats.org/officeDocument/2006/relationships/hyperlink" Target="http://dev.gbif.org/issues/browse/PF-1275" TargetMode="External"/><Relationship Id="rId1037" Type="http://schemas.openxmlformats.org/officeDocument/2006/relationships/hyperlink" Target="http://crunchify.com/step-by-step-guide-to-setup-and-install-apache-tomcat-server-in-eclipse-development-environment-ide/" TargetMode="External"/><Relationship Id="rId1244" Type="http://schemas.openxmlformats.org/officeDocument/2006/relationships/hyperlink" Target="http://www.linuxproblem.org/art_9.html"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919" Type="http://schemas.openxmlformats.org/officeDocument/2006/relationships/hyperlink" Target="http://hbase.apache.org/book/trouble.log.html" TargetMode="External"/><Relationship Id="rId1090" Type="http://schemas.openxmlformats.org/officeDocument/2006/relationships/hyperlink" Target="http://lrm-maps.jrc.ec.europa.eu/geoserver/rest" TargetMode="External"/><Relationship Id="rId1104" Type="http://schemas.openxmlformats.org/officeDocument/2006/relationships/hyperlink" Target="https://blogs.esri.com/esri/arcgis/2015/12/02/understanding-esri-vector-basemap-file-structure/" TargetMode="External"/><Relationship Id="rId1311" Type="http://schemas.openxmlformats.org/officeDocument/2006/relationships/hyperlink" Target="http://webpy.org/static/web.py-0.37.tar.gz"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github.com/GoogleCloudPlatform/google-cloud-python/tree/master/storage/google/cloud/storage" TargetMode="External"/><Relationship Id="rId765" Type="http://schemas.openxmlformats.org/officeDocument/2006/relationships/hyperlink" Target="http://h03-dev-vm19/cgi-bin/cgiwps.cgi?request=describeProcess&amp;service=wps&amp;identifier=timeseries&amp;version=1.0.0" TargetMode="External"/><Relationship Id="rId972" Type="http://schemas.openxmlformats.org/officeDocument/2006/relationships/hyperlink" Target="https://github.com/andrewcottam/apache-hive-files/blob/075659bcb33653468aaa447baccdf5022f654e71/species_preprocessing_3.sql" TargetMode="External"/><Relationship Id="rId1188" Type="http://schemas.openxmlformats.org/officeDocument/2006/relationships/image" Target="media/image136.png"/><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water_detection_python_scripts/blob/master/getBestScenesForPoints.py" TargetMode="External"/><Relationship Id="rId832" Type="http://schemas.openxmlformats.org/officeDocument/2006/relationships/hyperlink" Target="http://ajax.googleapis.com/ajax/libs/dojo/1.10.4/dojo/dojo.js" TargetMode="External"/><Relationship Id="rId1048"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55" Type="http://schemas.openxmlformats.org/officeDocument/2006/relationships/hyperlink" Target="http://spatialdemography.org/essential-python-geospatial-libraries/"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s://free.tilehosting.com/data/v3/?key=67VOA297U9cciigsJVvm" TargetMode="External"/><Relationship Id="rId1322" Type="http://schemas.openxmlformats.org/officeDocument/2006/relationships/hyperlink" Target="http://sedac.ciesin.columbia.edu/species/"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0.png"/><Relationship Id="rId776" Type="http://schemas.openxmlformats.org/officeDocument/2006/relationships/hyperlink" Target="http://data.aad.gov.au/aadc/calc/dms_decimal.cfm" TargetMode="External"/><Relationship Id="rId983" Type="http://schemas.openxmlformats.org/officeDocument/2006/relationships/hyperlink" Target="http://www.postgresql.org/docs/8.1/static/plpython.html" TargetMode="External"/><Relationship Id="rId1199" Type="http://schemas.openxmlformats.org/officeDocument/2006/relationships/hyperlink" Target="https://github.com/geopy/geopy"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https://raw.githubusercontent.com/andrewcottam/postgis_scripts/ff639d52f70d73a707973435cbba834a55bb307c/all_validation_points_query.sql" TargetMode="External"/><Relationship Id="rId1059" Type="http://schemas.openxmlformats.org/officeDocument/2006/relationships/hyperlink" Target="mailto:a.cottam@gmail.com" TargetMode="External"/><Relationship Id="rId1266" Type="http://schemas.openxmlformats.org/officeDocument/2006/relationships/hyperlink" Target="http://www.nathankerr.com/projects/parallel-gis-processing/alternative_approaches_to_parallel_gis_processing.pdf" TargetMode="External"/><Relationship Id="rId843" Type="http://schemas.openxmlformats.org/officeDocument/2006/relationships/hyperlink" Target="http://vimeo.com/44718913" TargetMode="External"/><Relationship Id="rId1126" Type="http://schemas.openxmlformats.org/officeDocument/2006/relationships/hyperlink" Target="https://web-apps-blishten.c9users.io/tilemaker/bern_tiles/13/4265/2883.pbf"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910" Type="http://schemas.openxmlformats.org/officeDocument/2006/relationships/hyperlink" Target="http://blog.cloudera.com/blog/2013/04/how-scaling-really-works-in-apache-hbase/" TargetMode="External"/><Relationship Id="rId1333" Type="http://schemas.openxmlformats.org/officeDocument/2006/relationships/hyperlink" Target="http://www.cc.cec/dgintranet/jrc/iesnet_pims/communication/templates/index_en.htm"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s://www.picloud.com/accounts/start/" TargetMode="External"/><Relationship Id="rId994" Type="http://schemas.openxmlformats.org/officeDocument/2006/relationships/hyperlink" Target="http://www.postgresql.org/docs/9.1/static/triggers.html%20for%209.1"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ee-api.appspot.com/0e048d3a0b685ca495b6769bde5fe8b6" TargetMode="External"/><Relationship Id="rId854" Type="http://schemas.openxmlformats.org/officeDocument/2006/relationships/hyperlink" Target="http://cloudera.com/content/cloudera/en/training/courses/data-analyst-training.html" TargetMode="External"/><Relationship Id="rId1277" Type="http://schemas.openxmlformats.org/officeDocument/2006/relationships/hyperlink" Target="file:///C:\Users\cottaan\AppData\Roaming\Microsoft\Word\http%20link"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dopa-services.jrc.it/services/endSession" TargetMode="External"/><Relationship Id="rId714" Type="http://schemas.openxmlformats.org/officeDocument/2006/relationships/hyperlink" Target="https://www.google.com/fusiontables/DataSource?docid=1CwYznUQU5xrGNaxptfAuYyIrFd-ppC3MWvtb2Cw" TargetMode="External"/><Relationship Id="rId921" Type="http://schemas.openxmlformats.org/officeDocument/2006/relationships/hyperlink" Target="https://cwiki.apache.org/confluence/display/Hive/Home" TargetMode="External"/><Relationship Id="rId1137" Type="http://schemas.openxmlformats.org/officeDocument/2006/relationships/hyperlink" Target="http://infoheap.com/tool/svg-sandbox/" TargetMode="External"/><Relationship Id="rId1344" Type="http://schemas.openxmlformats.org/officeDocument/2006/relationships/hyperlink" Target="https://community.c9.io/search?q=Bluecoat"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s://cloud.google.com/appengine/docs/python/googlecloudstorageclient/setting-up-cloud-storage" TargetMode="External"/><Relationship Id="rId798"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90" Type="http://schemas.openxmlformats.org/officeDocument/2006/relationships/hyperlink" Target="http://leafletjs.com/download.html" TargetMode="External"/><Relationship Id="rId1204" Type="http://schemas.openxmlformats.org/officeDocument/2006/relationships/hyperlink" Target="https://pypi.python.org/pypi/moviepy/0.2.1.6.4"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5.png"/><Relationship Id="rId865" Type="http://schemas.openxmlformats.org/officeDocument/2006/relationships/hyperlink" Target="https://github.com/Esri/spatial-framework-for-hadoop/blob/master/hive/src/main/java/com/esri/hadoop/hive/ST_NumGeometries.java" TargetMode="External"/><Relationship Id="rId1050" Type="http://schemas.openxmlformats.org/officeDocument/2006/relationships/hyperlink" Target="http://qgis.org/api/" TargetMode="External"/><Relationship Id="rId1288" Type="http://schemas.openxmlformats.org/officeDocument/2006/relationships/hyperlink" Target="https://git-scm.com/book/en/v2/Git-Basics-Tagging" TargetMode="External"/><Relationship Id="rId297" Type="http://schemas.openxmlformats.org/officeDocument/2006/relationships/hyperlink" Target="http://code.google.com/apis/ajax/playground/" TargetMode="External"/><Relationship Id="rId518" Type="http://schemas.openxmlformats.org/officeDocument/2006/relationships/hyperlink" Target="http://central.maven.org/maven2/org/eclipse/jetty/jetty-servlets/9.2.13.v20150730/" TargetMode="External"/><Relationship Id="rId725" Type="http://schemas.openxmlformats.org/officeDocument/2006/relationships/hyperlink" Target="https://pypi.python.org/packages/source/e/earthengine-api/" TargetMode="External"/><Relationship Id="rId932" Type="http://schemas.openxmlformats.org/officeDocument/2006/relationships/hyperlink" Target="https://github.com/Esri/geometry-api-java" TargetMode="External"/><Relationship Id="rId1148" Type="http://schemas.openxmlformats.org/officeDocument/2006/relationships/hyperlink" Target="https://developers.arcgis.com/en/javascript/jshelp/inside_dojoversion.html" TargetMode="External"/><Relationship Id="rId1355" Type="http://schemas.openxmlformats.org/officeDocument/2006/relationships/hyperlink" Target="http://wokinfo.com/"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maven.apache.org/guides/introduction/introduction-to-the-lifecycle.html" TargetMode="External"/><Relationship Id="rId1215" Type="http://schemas.openxmlformats.org/officeDocument/2006/relationships/hyperlink" Target="https://storage.googleapis.com/tensorflow/linux/cpu/tensorflow-1.1.0-cp27-none-linux_x86_64.whl"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2.png"/><Relationship Id="rId669" Type="http://schemas.openxmlformats.org/officeDocument/2006/relationships/hyperlink" Target="https://drive.google.com/open?id=0B8ziKkJP_gdecS10VENxUk8zWk0" TargetMode="External"/><Relationship Id="rId876" Type="http://schemas.openxmlformats.org/officeDocument/2006/relationships/hyperlink" Target="http://hadoop-m1:19888/" TargetMode="External"/><Relationship Id="rId1299" Type="http://schemas.openxmlformats.org/officeDocument/2006/relationships/hyperlink" Target="https://code.google.com/p/earthengine-api/"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db-server-blishten.c9users.io/geoserver" TargetMode="External"/><Relationship Id="rId736" Type="http://schemas.openxmlformats.org/officeDocument/2006/relationships/hyperlink" Target="https://sites.google.com/site/earthengineapidocs/reference/functions" TargetMode="External"/><Relationship Id="rId1061" Type="http://schemas.openxmlformats.org/officeDocument/2006/relationships/hyperlink" Target="https://classroom.udacity.com/courses/ud730" TargetMode="External"/><Relationship Id="rId1159" Type="http://schemas.openxmlformats.org/officeDocument/2006/relationships/hyperlink" Target="https://rawgit.com/" TargetMode="External"/><Relationship Id="rId1366"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68" Type="http://schemas.openxmlformats.org/officeDocument/2006/relationships/hyperlink" Target="https://github.com/mraad/AvroToolbox" TargetMode="External"/><Relationship Id="rId943" Type="http://schemas.openxmlformats.org/officeDocument/2006/relationships/hyperlink" Target="http://blog.cloudera.com/blog/2009/12/7-tips-for-improving-mapreduce-performance/" TargetMode="External"/><Relationship Id="rId1019" Type="http://schemas.openxmlformats.org/officeDocument/2006/relationships/hyperlink" Target="https://my.usgs.gov/confluence/pages/viewpage.action?pageId=540116867"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57.png"/><Relationship Id="rId803"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226" Type="http://schemas.openxmlformats.org/officeDocument/2006/relationships/hyperlink" Target="http://www.ee.surrey.ac.uk/Teaching/Unix/unixintro.html"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s://github.com/Esri/geoprocessing-tools-for-hadoop" TargetMode="External"/><Relationship Id="rId1072" Type="http://schemas.openxmlformats.org/officeDocument/2006/relationships/hyperlink" Target="http://172.17.0.6:8081" TargetMode="External"/><Relationship Id="rId302" Type="http://schemas.openxmlformats.org/officeDocument/2006/relationships/hyperlink" Target="mailto:speciescharisma1@gmail.com" TargetMode="External"/><Relationship Id="rId747" Type="http://schemas.openxmlformats.org/officeDocument/2006/relationships/hyperlink" Target="https://groups.google.com/forum/" TargetMode="External"/><Relationship Id="rId954" Type="http://schemas.openxmlformats.org/officeDocument/2006/relationships/hyperlink" Target="http://www.cloudera.com/content/cloudera/en/resources/library/recordedwebinar/impala-real-time-queries-in-hadoop-video-recording.html" TargetMode="External"/><Relationship Id="rId1377" Type="http://schemas.openxmlformats.org/officeDocument/2006/relationships/hyperlink" Target="http://www.diva-gis.org/"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68.png"/><Relationship Id="rId607" Type="http://schemas.openxmlformats.org/officeDocument/2006/relationships/hyperlink" Target="https://github.com/andrewcottam/postgis_scripts/blob/master/water%20validation%20stratify%20by%20grid.sql" TargetMode="External"/><Relationship Id="rId814" Type="http://schemas.openxmlformats.org/officeDocument/2006/relationships/hyperlink" Target="http://api.gbif.org/v0.9/occurrence/search?GEOMETRY=POLYGON((116.488037+6.249776%2C116.488037+5.993070%2C116.735229+5.993070%2C116.735229+6.249776%2C116.488037+6.249776))&amp;TAXON_KEY=5227762" TargetMode="External"/><Relationship Id="rId1237" Type="http://schemas.openxmlformats.org/officeDocument/2006/relationships/hyperlink" Target="httpd:%20get%20''%20for%20139.191.147.152%20%20%20%20--%20HOORAY%20THIS%20IS%20MY%20DESKTOP%20MACHINE!"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www.baruch.cuny.edu/geoportal/data/esri/esri_intl.htm" TargetMode="External"/><Relationship Id="rId898" Type="http://schemas.openxmlformats.org/officeDocument/2006/relationships/hyperlink" Target="http://www.eclipse.org/downloads/download.php?file=/technology/epp/downloads/release/kepler/R/eclipse-jee-kepler-R-win32-x86_64.zip&amp;mirror_id=1023" TargetMode="External"/><Relationship Id="rId1083" Type="http://schemas.openxmlformats.org/officeDocument/2006/relationships/hyperlink" Target="http://h05-dev-vm100.jrc.it:8080/geoserver/web/" TargetMode="External"/><Relationship Id="rId1290" Type="http://schemas.openxmlformats.org/officeDocument/2006/relationships/hyperlink" Target="https://help.github.com/articles/merging-an-upstream-repository-into-your-fork/" TargetMode="External"/><Relationship Id="rId1304" Type="http://schemas.openxmlformats.org/officeDocument/2006/relationships/hyperlink" Target="http://cbes.javaforge.com/update"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s://api.elsevier.com/content/search/scidir?query=water&amp;apiKey=b3a71de2bde04544495881ed9d2f9c5b&amp;httpAccept=application/json" TargetMode="External"/><Relationship Id="rId965" Type="http://schemas.openxmlformats.org/officeDocument/2006/relationships/hyperlink" Target="https://github.com/andrewcottam/apache-hive-files/blob/master/species_preprocessing_1.sql" TargetMode="External"/><Relationship Id="rId1150" Type="http://schemas.openxmlformats.org/officeDocument/2006/relationships/hyperlink" Target="http://dojotoolkit.org/documentation/tutorials/1.8/declarative/" TargetMode="External"/><Relationship Id="rId1388"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ommunity.c9.io/t/workspace-stuck-in-the-archiving-state-with-migration-note/14235" TargetMode="External"/><Relationship Id="rId618" Type="http://schemas.openxmlformats.org/officeDocument/2006/relationships/hyperlink" Target="https://github.com/andrewcottam/postgis_scripts/blob/328313a86e20014faef48fd74517c585a0e848c5/water_validation_pixel_values.sql" TargetMode="External"/><Relationship Id="rId825" Type="http://schemas.openxmlformats.org/officeDocument/2006/relationships/hyperlink" Target="http://api.iucnredlist.org/common_names/17975.js" TargetMode="External"/><Relationship Id="rId1248" Type="http://schemas.openxmlformats.org/officeDocument/2006/relationships/image" Target="media/image140.png"/><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www.postgresql.org/ftp/odbc/versions/msi/)" TargetMode="External"/><Relationship Id="rId109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108" Type="http://schemas.openxmlformats.org/officeDocument/2006/relationships/hyperlink" Target="https://a.tiles.mapbox.com/v4/mapbox.mapbox-streets-v6/7/74/64.vector.pbf?access_token=pk.eyJ1IjoiY3Jvd2Rjb3ZlciIsImEiOiI3akYtNERRIn0.uwBAdtR6Zk60Bp3vTKj-kg" TargetMode="External"/><Relationship Id="rId1315" Type="http://schemas.openxmlformats.org/officeDocument/2006/relationships/hyperlink" Target="https://github.com/andrewcottam/python-rest-server.git"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postgis_scripts/blob/master/water_trends_by_country.sql" TargetMode="External"/><Relationship Id="rId769" Type="http://schemas.openxmlformats.org/officeDocument/2006/relationships/hyperlink" Target="https://andrewcottam.cartodb.com/api/v2/sql?q=select%20name,ST_AsGeoJSON(the_geom)%20as%20the_geom%20from%20countries%20where%20iso3='MYS'" TargetMode="External"/><Relationship Id="rId976" Type="http://schemas.openxmlformats.org/officeDocument/2006/relationships/hyperlink" Target="http://dopa-services.jrc.ec.europa.eu/services/especies/get_pa_species_list?wdpa_id=785"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db-server-blishten.c9users.io/phppgadmin/" TargetMode="External"/><Relationship Id="rId629" Type="http://schemas.openxmlformats.org/officeDocument/2006/relationships/hyperlink" Target="file:///E:\cottaan\My%20Documents\github%20repos\private_ee_scripts\Water%20Detection\Water%20Validation%20SWDB%20Points" TargetMode="External"/><Relationship Id="rId1161" Type="http://schemas.openxmlformats.org/officeDocument/2006/relationships/hyperlink" Target="http://www.sitepen.com/blog/2012/05/03/css-styling-of-dgrid/" TargetMode="External"/><Relationship Id="rId1259" Type="http://schemas.openxmlformats.org/officeDocument/2006/relationships/hyperlink" Target="http://www.tomshardware.co.uk/faq/id-1853121/setting-virtual-windows-machine-virtualbox.html" TargetMode="External"/><Relationship Id="rId836"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21" Type="http://schemas.openxmlformats.org/officeDocument/2006/relationships/hyperlink" Target="http://desktop.arcgis.com/en/arcmap/latest/tools/conversion-toolbox/xslt-transformation.htm" TargetMode="External"/><Relationship Id="rId1119" Type="http://schemas.openxmlformats.org/officeDocument/2006/relationships/hyperlink" Target="http://gdunlop.github.io/Vector-tiles-remixed/" TargetMode="External"/><Relationship Id="rId903" Type="http://schemas.openxmlformats.org/officeDocument/2006/relationships/hyperlink" Target="http://www.datasalt.com/2011/05/handling-dependencies-and-configuration-in-java-hadoop-projects-efficiently/" TargetMode="External"/><Relationship Id="rId1326" Type="http://schemas.openxmlformats.org/officeDocument/2006/relationships/hyperlink" Target="http://observatoire-comifac.net:8080/comifac/"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100.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onsole.cloud.google.com/logs/" TargetMode="External"/><Relationship Id="rId760" Type="http://schemas.openxmlformats.org/officeDocument/2006/relationships/hyperlink" Target="https://api.elsevier.com/content/abstract/doi/10.1038/nature14518?apiKey=b3a71de2bde04544495881ed9d2f9c5b&amp;httpAccept=application/json" TargetMode="External"/><Relationship Id="rId998" Type="http://schemas.openxmlformats.org/officeDocument/2006/relationships/hyperlink" Target="http://pydev.org/download.html" TargetMode="External"/><Relationship Id="rId1183" Type="http://schemas.openxmlformats.org/officeDocument/2006/relationships/hyperlink" Target="https://mapzen.com/products/tangram/" TargetMode="External"/><Relationship Id="rId1390" Type="http://schemas.openxmlformats.org/officeDocument/2006/relationships/hyperlink" Target="http://maps.iucnredlist.org/map.html?id=6027"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h05-nn01.jrc.it:50030/" TargetMode="External"/><Relationship Id="rId1043" Type="http://schemas.openxmlformats.org/officeDocument/2006/relationships/hyperlink" Target="https://localhost:8443/leaflet_map/index.html" TargetMode="External"/><Relationship Id="rId620" Type="http://schemas.openxmlformats.org/officeDocument/2006/relationships/hyperlink" Target="file:///E:\cottaan\My%20Documents\github%20repos\private_ee_scripts\Water%20Detection\Water%2520Validation%2520L5%2520and%2520L7%2520-%2520masking" TargetMode="External"/><Relationship Id="rId718" Type="http://schemas.openxmlformats.org/officeDocument/2006/relationships/image" Target="media/image111.png"/><Relationship Id="rId925" Type="http://schemas.openxmlformats.org/officeDocument/2006/relationships/hyperlink" Target="https://cwiki.apache.org/confluence/display/Hive/Configuration+Properties" TargetMode="External"/><Relationship Id="rId1250" Type="http://schemas.openxmlformats.org/officeDocument/2006/relationships/hyperlink" Target="http://cloudera-manager.jrc.it:7180/cmf/home" TargetMode="External"/><Relationship Id="rId1348" Type="http://schemas.openxmlformats.org/officeDocument/2006/relationships/hyperlink" Target="http://atoz.ebsco.com/Titles/K09328?lang=en&amp;lang.menu=en&amp;lang.subject=en" TargetMode="External"/><Relationship Id="rId1110" Type="http://schemas.openxmlformats.org/officeDocument/2006/relationships/hyperlink" Target="https://tile.mapzen.com/mapzen/vector/v1/all/15/17167/11672.topojson?api_key=vector-tiles-VyYjZGS" TargetMode="External"/><Relationship Id="rId1208" Type="http://schemas.openxmlformats.org/officeDocument/2006/relationships/hyperlink" Target="http://vimeo.com/106220666"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hyperlink" Target="https://ee-api.appspot.com/21a40a9660fc94b7beb90819386d7d43" TargetMode="External"/><Relationship Id="rId782" Type="http://schemas.openxmlformats.org/officeDocument/2006/relationships/hyperlink" Target="http://api.flickr.com/services/rest/?format=json&amp;method=flickr.photos.search&amp;text=wibble&amp;api_key=6d3e521646cdd1391a6dee32d8e54d62"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file:///E:\cottaan\My%20Documents\github%20repos\general\validation_points_to_kml.fmw" TargetMode="External"/><Relationship Id="rId1065" Type="http://schemas.openxmlformats.org/officeDocument/2006/relationships/hyperlink" Target="https://github.com/MaxKHK/Udacity_DeepLearningAssignments/blob/master/Assignment1/1_notmnist.ipynb" TargetMode="External"/><Relationship Id="rId1272" Type="http://schemas.openxmlformats.org/officeDocument/2006/relationships/hyperlink" Target="file:///C:\Users\cottaan\AppData\Roaming\Microsoft\Word\http%20for%20gp%20scripts" TargetMode="External"/><Relationship Id="rId502" Type="http://schemas.openxmlformats.org/officeDocument/2006/relationships/hyperlink" Target="https://intragate.ec.europa.eu/cas/login?service=http://localhost/bling" TargetMode="External"/><Relationship Id="rId947" Type="http://schemas.openxmlformats.org/officeDocument/2006/relationships/hyperlink" Target="http://hadoop-m2:8888/" TargetMode="External"/><Relationship Id="rId1132" Type="http://schemas.openxmlformats.org/officeDocument/2006/relationships/hyperlink" Target="http://docs.oracle.com/javase/7/docs/webnotes/install/windows/jdk-installation-windows.html"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mailto:a.cottam@gmail.com"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browse.digitalglobe.com/imagefinder"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lrm-maps.jrc.ec.europa.eu/geoserver/lrm-especies/wms" TargetMode="External"/><Relationship Id="rId1294" Type="http://schemas.openxmlformats.org/officeDocument/2006/relationships/hyperlink" Target="http://10.168.209.73:8012" TargetMode="External"/><Relationship Id="rId664" Type="http://schemas.openxmlformats.org/officeDocument/2006/relationships/image" Target="media/image90.png"/><Relationship Id="rId871" Type="http://schemas.openxmlformats.org/officeDocument/2006/relationships/hyperlink" Target="http://www.cloudera.com/content/cloudera-content/cloudera-docs/CM4Ent/4.7.2/Cloudera-Manager-Introduction/cmi_home.html" TargetMode="External"/><Relationship Id="rId969" Type="http://schemas.openxmlformats.org/officeDocument/2006/relationships/image" Target="media/image126.png"/><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juniway.blogspot.it/2015/12/install-boost-1590-build-from-source.html" TargetMode="External"/><Relationship Id="rId731" Type="http://schemas.openxmlformats.org/officeDocument/2006/relationships/hyperlink" Target="http://stackoverflow.com/questions/20881768/fastmath-error-in-python-have-decl-mpz-powm-sec" TargetMode="External"/><Relationship Id="rId1154"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61"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8" Type="http://schemas.openxmlformats.org/officeDocument/2006/relationships/image" Target="media/image11.jpeg"/><Relationship Id="rId829" Type="http://schemas.openxmlformats.org/officeDocument/2006/relationships/hyperlink" Target="http://www.xeno-canto.org/article/153" TargetMode="External"/><Relationship Id="rId1014" Type="http://schemas.openxmlformats.org/officeDocument/2006/relationships/hyperlink" Target="http://support.esri.com/es/knowledgebase/techarticles/detail/34668" TargetMode="External"/><Relationship Id="rId1221" Type="http://schemas.openxmlformats.org/officeDocument/2006/relationships/hyperlink" Target="http://docs.python.org/tutorial/modules.html" TargetMode="External"/><Relationship Id="rId1319" Type="http://schemas.openxmlformats.org/officeDocument/2006/relationships/hyperlink" Target="http://www.mappinglife.org/"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5.png"/><Relationship Id="rId893" Type="http://schemas.openxmlformats.org/officeDocument/2006/relationships/hyperlink" Target="http://wiki.apache.org/hadoop/HadoopMapReduce"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localhost:8080/" TargetMode="External"/><Relationship Id="rId753" Type="http://schemas.openxmlformats.org/officeDocument/2006/relationships/image" Target="media/image120.png"/><Relationship Id="rId1176" Type="http://schemas.openxmlformats.org/officeDocument/2006/relationships/hyperlink" Target="https://github.com/andrewcottam/eSpecies-Client-Demo/blob/master/scripts/geeResults.js" TargetMode="External"/><Relationship Id="rId1383" Type="http://schemas.openxmlformats.org/officeDocument/2006/relationships/hyperlink" Target="https://demo.twilio.com/welcome/sms/reply/"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qoop.apache.org/docs/1.4.5/SqoopUserGuide.html" TargetMode="External"/><Relationship Id="rId1036" Type="http://schemas.openxmlformats.org/officeDocument/2006/relationships/image" Target="media/image130.png"/><Relationship Id="rId1243" Type="http://schemas.openxmlformats.org/officeDocument/2006/relationships/hyperlink" Target="https://tecadmin.net/install-phppgadmin-in-ubuntu/" TargetMode="External"/><Relationship Id="rId613" Type="http://schemas.openxmlformats.org/officeDocument/2006/relationships/image" Target="media/image75.png"/><Relationship Id="rId820" Type="http://schemas.openxmlformats.org/officeDocument/2006/relationships/hyperlink" Target="http://api.gbif.org/v0.9/species/match?name=Argusianus%20argus&amp;callback=dojo_request_script_callbacks.dojo_request_script35" TargetMode="External"/><Relationship Id="rId918" Type="http://schemas.openxmlformats.org/officeDocument/2006/relationships/hyperlink" Target="mailto:cottaan@cruise:/exports/monde/GBIFSpeciesFiles/17975.gz%2017975.gz" TargetMode="External"/><Relationship Id="rId1103" Type="http://schemas.openxmlformats.org/officeDocument/2006/relationships/hyperlink" Target="https://basemaps.arcgis.com/v1/arcgis/rest/services/World_Basemap/VectorTileServer/tile/9/253/276.pbf" TargetMode="External"/><Relationship Id="rId1310" Type="http://schemas.openxmlformats.org/officeDocument/2006/relationships/hyperlink" Target="http://www.saddi.com/software/flup/dist/flup-1.0.2.tar.gz"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landsat.usgs.gov/L8QualityAssessmentBand.php" TargetMode="External"/><Relationship Id="rId775" Type="http://schemas.openxmlformats.org/officeDocument/2006/relationships/hyperlink" Target="http://blog.programmableweb.com/2012/06/21/7-free-geocoding-apis-google-bing-yahoo-and-mapquest/" TargetMode="External"/><Relationship Id="rId982" Type="http://schemas.openxmlformats.org/officeDocument/2006/relationships/hyperlink" Target="https://help.ubuntu.com/community/PostgreSQL" TargetMode="External"/><Relationship Id="rId1198" Type="http://schemas.openxmlformats.org/officeDocument/2006/relationships/hyperlink" Target="http://www.saddi.com/software/flup/dist/flup-1.0.2.tar.gz"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6.png"/><Relationship Id="rId842" Type="http://schemas.openxmlformats.org/officeDocument/2006/relationships/hyperlink" Target="http://www.cloudera.com/content/cloudera/en/resources/library/hadoopworld/Live_from_Strata_Hadoop_World_2012_Lars_George_Cloudera.html" TargetMode="External"/><Relationship Id="rId1058" Type="http://schemas.openxmlformats.org/officeDocument/2006/relationships/hyperlink" Target="mailto:a.cottam@gmail.com" TargetMode="External"/><Relationship Id="rId1265" Type="http://schemas.openxmlformats.org/officeDocument/2006/relationships/image" Target="media/image142.png"/><Relationship Id="rId702" Type="http://schemas.openxmlformats.org/officeDocument/2006/relationships/image" Target="media/image105.png"/><Relationship Id="rId1125" Type="http://schemas.openxmlformats.org/officeDocument/2006/relationships/hyperlink" Target="https://web-apps-blishten.c9users.io/tilemaker/bern_tiles/" TargetMode="External"/><Relationship Id="rId1332" Type="http://schemas.openxmlformats.org/officeDocument/2006/relationships/hyperlink" Target="http://www.cc.cec/"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spatialreference.org/ref/sr-org/7150/"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git-scm.com/book/en/Git-Branching-Basic-Branching-and-Merging"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landsat.usgs.gov/calibration_notices.php" TargetMode="External"/><Relationship Id="rId864" Type="http://schemas.openxmlformats.org/officeDocument/2006/relationships/hyperlink" Target="http://esri.github.io/geometry-api-java/doc/Polygon.html" TargetMode="External"/><Relationship Id="rId517" Type="http://schemas.openxmlformats.org/officeDocument/2006/relationships/hyperlink" Target="http://docs.geoserver.org/latest/en/user/production/container.html" TargetMode="External"/><Relationship Id="rId724" Type="http://schemas.openxmlformats.org/officeDocument/2006/relationships/hyperlink" Target="mailto:webuser@h05-prod-vm3:/home/webuser/.config/" TargetMode="External"/><Relationship Id="rId931" Type="http://schemas.openxmlformats.org/officeDocument/2006/relationships/hyperlink" Target="https://cwiki.apache.org/confluence/display/Hive/LanguageManual+DML" TargetMode="External"/><Relationship Id="rId1147" Type="http://schemas.openxmlformats.org/officeDocument/2006/relationships/hyperlink" Target="http://video.esri.com/watch/2398/debugging-applications-built-with-arcgis-api-for-javascripthttp:/video.esri.com/watch/2398/debugging-applications-built-with-arcgis-api-for-javascript" TargetMode="External"/><Relationship Id="rId1354" Type="http://schemas.openxmlformats.org/officeDocument/2006/relationships/hyperlink" Target="http://www.cc.cec/dgintranet/jrc/intranet/km/pubsy/documents/eur_22191_en.pdf"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image" Target="media/image129.png"/><Relationship Id="rId1214" Type="http://schemas.openxmlformats.org/officeDocument/2006/relationships/hyperlink" Target="https://www.tensorflow.org/install/install_linux"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56.jpeg"/><Relationship Id="rId234" Type="http://schemas.openxmlformats.org/officeDocument/2006/relationships/hyperlink" Target="http://www.iucnredlist.org/details/178811/0" TargetMode="External"/><Relationship Id="rId679" Type="http://schemas.openxmlformats.org/officeDocument/2006/relationships/hyperlink" Target="http://www.youtube.com/watch?v=aCepMHeIA2U" TargetMode="External"/><Relationship Id="rId886" Type="http://schemas.openxmlformats.org/officeDocument/2006/relationships/hyperlink" Target="http://hadoop.apache.org/docs/current/hadoop-project-dist/hadoop-common/FileSystemShell.html"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loud.google.com/appengine/downloads" TargetMode="External"/><Relationship Id="rId746" Type="http://schemas.openxmlformats.org/officeDocument/2006/relationships/image" Target="media/image116.png"/><Relationship Id="rId1071" Type="http://schemas.openxmlformats.org/officeDocument/2006/relationships/hyperlink" Target="http://www.rapidtables.com/math/symbols/Calculus_Symbols.htm" TargetMode="External"/><Relationship Id="rId1169" Type="http://schemas.openxmlformats.org/officeDocument/2006/relationships/hyperlink" Target="http://help.arcgis.com/en/webapi/javascript/arcgis/help/jsapi/api_codeassist.htm" TargetMode="External"/><Relationship Id="rId1376" Type="http://schemas.openxmlformats.org/officeDocument/2006/relationships/hyperlink" Target="http://www.gnome-hovel.com/index.php?p=comments&amp;e=129"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s://github.com/cloudera/impala" TargetMode="External"/><Relationship Id="rId1029" Type="http://schemas.openxmlformats.org/officeDocument/2006/relationships/hyperlink" Target="http://resourcesbeta.arcgis.com/en/help/pdf/whats_new_in_arcgis.pdf" TargetMode="External"/><Relationship Id="rId1236" Type="http://schemas.openxmlformats.org/officeDocument/2006/relationships/hyperlink" Target="httpd:%20premature%20connection%20close"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water_detection_python_scripts/blob/master/populateRandomField.py" TargetMode="External"/><Relationship Id="rId813" Type="http://schemas.openxmlformats.org/officeDocument/2006/relationships/hyperlink" Target="http://www.gbif.org/occurrence/search?GEOMETRY=116.488037+6.249776%2C116.488037+5.993070%2C116.735229+5.993070%2C116.735229+6.249776%2C116.488037+6.249776&amp;TAXON_KEY=5227762" TargetMode="External"/><Relationship Id="rId1303" Type="http://schemas.openxmlformats.org/officeDocument/2006/relationships/hyperlink" Target="http://www.javaforge.com/project/HGE"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general/blob/master/water_trend_analyses_csv_to_postgresql.fmw" TargetMode="External"/><Relationship Id="rId109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image" Target="media/image43.png"/><Relationship Id="rId768" Type="http://schemas.openxmlformats.org/officeDocument/2006/relationships/hyperlink" Target="https://andrewcottam.cartodb.com/api/v2/sql?q=select%20*%20from%20countries%20where%20iso3='MYS'&amp;format=GeoJSON" TargetMode="External"/><Relationship Id="rId975" Type="http://schemas.openxmlformats.org/officeDocument/2006/relationships/hyperlink" Target="https://github.com/andrewcottam/apache-hive-files/blob/ebe7f2131d95456e80d8662e8ae16e6a1e09eef2/species_preprocessing_2.sql" TargetMode="External"/><Relationship Id="rId1160" Type="http://schemas.openxmlformats.org/officeDocument/2006/relationships/hyperlink" Target="https://developers.arcgis.com/en/javascript/jstutorials/intro_custom_dijit.html" TargetMode="External"/><Relationship Id="rId628" Type="http://schemas.openxmlformats.org/officeDocument/2006/relationships/hyperlink" Target="https://github.com/andrewcottam/water_detection_python_scripts/blob/master/validateSWDBSites.py" TargetMode="External"/><Relationship Id="rId835" Type="http://schemas.openxmlformats.org/officeDocument/2006/relationships/hyperlink" Target="http://www.cloudera.com/content/cloudera/en/resources/library/training/cloudera-essentials-for-apache-hadoop-3-of-6-solving-business-challenges-with-apache-hadoop.html" TargetMode="External"/><Relationship Id="rId1258" Type="http://schemas.openxmlformats.org/officeDocument/2006/relationships/hyperlink" Target="https://www.modern.ie/en-us/virtualization-tools" TargetMode="External"/><Relationship Id="rId1020" Type="http://schemas.openxmlformats.org/officeDocument/2006/relationships/hyperlink" Target="https://sites.google.com/site/advancedgisprog/other-resources/arcgis-anaconda-packages" TargetMode="External"/><Relationship Id="rId1118" Type="http://schemas.openxmlformats.org/officeDocument/2006/relationships/hyperlink" Target="http://blog.systemed.net/post/13" TargetMode="External"/><Relationship Id="rId1325" Type="http://schemas.openxmlformats.org/officeDocument/2006/relationships/hyperlink" Target="http://www.onezoom.org/mammals.htm" TargetMode="External"/><Relationship Id="rId902" Type="http://schemas.openxmlformats.org/officeDocument/2006/relationships/hyperlink" Target="http://thunderheadxpler.blogspot.it/2013/05/export-featureclass-to-hadoop-run.html"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image" Target="media/image99.png"/><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onsole.developers.google.com" TargetMode="External"/><Relationship Id="rId997" Type="http://schemas.openxmlformats.org/officeDocument/2006/relationships/hyperlink" Target="https://wiki.appcelerator.org/display/guides2/Changing+the+Update+Type" TargetMode="External"/><Relationship Id="rId1182" Type="http://schemas.openxmlformats.org/officeDocument/2006/relationships/hyperlink" Target="https://github.com/SpatialServer/Leaflet.MapboxVectorTile"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h05-nn01.jrc.it:50070/" TargetMode="External"/><Relationship Id="rId1042" Type="http://schemas.openxmlformats.org/officeDocument/2006/relationships/hyperlink" Target="https://localhost:8443/" TargetMode="External"/><Relationship Id="rId717" Type="http://schemas.openxmlformats.org/officeDocument/2006/relationships/hyperlink" Target="https://groups.google.com/forum/?fromgroups" TargetMode="External"/><Relationship Id="rId924" Type="http://schemas.openxmlformats.org/officeDocument/2006/relationships/hyperlink" Target="https://cwiki.apache.org/confluence/display/Hive/Configuration+Properties" TargetMode="External"/><Relationship Id="rId1347" Type="http://schemas.openxmlformats.org/officeDocument/2006/relationships/hyperlink" Target="http://elibrary.jrc.cec.eu.int/portal/journals" TargetMode="External"/><Relationship Id="rId53" Type="http://schemas.openxmlformats.org/officeDocument/2006/relationships/image" Target="media/image4.png"/><Relationship Id="rId1207" Type="http://schemas.openxmlformats.org/officeDocument/2006/relationships/hyperlink" Target="https://mapbox.github.io/rasterio/index.html" TargetMode="External"/><Relationship Id="rId367" Type="http://schemas.openxmlformats.org/officeDocument/2006/relationships/hyperlink" Target="http://...api/person-by-id/1/pets.xml" TargetMode="External"/><Relationship Id="rId574" Type="http://schemas.openxmlformats.org/officeDocument/2006/relationships/hyperlink" Target="http://www.imagemagick.org/Usage/convolve/" TargetMode="External"/><Relationship Id="rId227" Type="http://schemas.openxmlformats.org/officeDocument/2006/relationships/image" Target="media/image26.jpeg"/><Relationship Id="rId781" Type="http://schemas.openxmlformats.org/officeDocument/2006/relationships/hyperlink" Target="https://data.aad.gov.au/aadc/calc/dms_decimal.cfm" TargetMode="External"/><Relationship Id="rId879" Type="http://schemas.openxmlformats.org/officeDocument/2006/relationships/hyperlink" Target="http://hadoop.apache.org/docs/r0.20.0/hdfs_user_guide.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raw.githubusercontent.com/andrewcottam/postgis_scripts/858267b453c834fe173efc7a35a6ceff6223987a/water_confusion_matrix_for_publication.sql" TargetMode="External"/><Relationship Id="rId739" Type="http://schemas.openxmlformats.org/officeDocument/2006/relationships/image" Target="media/image113.png"/><Relationship Id="rId1064" Type="http://schemas.openxmlformats.org/officeDocument/2006/relationships/hyperlink" Target="https://www.udacity.com/course/deep-learning--ud730" TargetMode="External"/><Relationship Id="rId1271" Type="http://schemas.openxmlformats.org/officeDocument/2006/relationships/hyperlink" Target="http://gitref.org/" TargetMode="External"/><Relationship Id="rId1369" Type="http://schemas.openxmlformats.org/officeDocument/2006/relationships/hyperlink" Target="http://help.arcgis.com/en/webapi/javascript/arcgis/help/jsapi/arcgisdynamicmapservicelayer.htm" TargetMode="External"/><Relationship Id="rId501" Type="http://schemas.openxmlformats.org/officeDocument/2006/relationships/hyperlink" Target="https://developers.google.com/identity/sign-in/web/" TargetMode="External"/><Relationship Id="rId946" Type="http://schemas.openxmlformats.org/officeDocument/2006/relationships/hyperlink" Target="http://hadoop-h05:8888/about/" TargetMode="External"/><Relationship Id="rId1131" Type="http://schemas.openxmlformats.org/officeDocument/2006/relationships/hyperlink" Target="https://mapzen.com" TargetMode="External"/><Relationship Id="rId1229" Type="http://schemas.openxmlformats.org/officeDocument/2006/relationships/hyperlink" Target="http://en.wikipedia.org/wiki/Virtual_Network_Computing"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s://datamarket.azure.com/"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71.jpeg"/><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image" Target="media/image89.png"/><Relationship Id="rId870" Type="http://schemas.openxmlformats.org/officeDocument/2006/relationships/hyperlink" Target="http://cloudera-manager.jrc.it:7180" TargetMode="External"/><Relationship Id="rId1086" Type="http://schemas.openxmlformats.org/officeDocument/2006/relationships/hyperlink" Target="http://lrm-maps.jrc.ec.europa.eu/geoserver/" TargetMode="External"/><Relationship Id="rId1293" Type="http://schemas.openxmlformats.org/officeDocument/2006/relationships/hyperlink" Target="https://github.com/" TargetMode="External"/><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github.com/systemed/tilemaker%23installing%20" TargetMode="External"/><Relationship Id="rId968" Type="http://schemas.openxmlformats.org/officeDocument/2006/relationships/image" Target="media/image125.png"/><Relationship Id="rId1153" Type="http://schemas.openxmlformats.org/officeDocument/2006/relationships/hyperlink" Target="https://github.com/andrewcottam/eSpecies-Client-Demo/blob/master/scripts/geeResults.js" TargetMode="External"/><Relationship Id="rId97" Type="http://schemas.openxmlformats.org/officeDocument/2006/relationships/image" Target="media/image10.jpeg"/><Relationship Id="rId730" Type="http://schemas.openxmlformats.org/officeDocument/2006/relationships/hyperlink" Target="https://pypi.python.org/packages/1e/b7/f1814d8f2bbf6411d03f837266cea2c3c70c89b95c8700a71f429ec8f555/earthengine-api-0.1.104.tar.gz" TargetMode="External"/><Relationship Id="rId828" Type="http://schemas.openxmlformats.org/officeDocument/2006/relationships/hyperlink" Target="https://github.com/andrewcottam/water_detection_python_scripts/blob/master/iucnRedListAPI.py" TargetMode="External"/><Relationship Id="rId1013" Type="http://schemas.openxmlformats.org/officeDocument/2006/relationships/hyperlink" Target="http://pro.arcgis.com/en/pro-app/tool-reference/conversion/kml-conversion.htm" TargetMode="External"/><Relationship Id="rId1360" Type="http://schemas.openxmlformats.org/officeDocument/2006/relationships/hyperlink" Target="https://www.mytnt.it/myTNT/" TargetMode="External"/><Relationship Id="rId1220" Type="http://schemas.openxmlformats.org/officeDocument/2006/relationships/hyperlink" Target="http://scikit-learn.org/stable/index.html" TargetMode="External"/><Relationship Id="rId1318" Type="http://schemas.openxmlformats.org/officeDocument/2006/relationships/hyperlink" Target="http://vbrant.eu/" TargetMode="External"/><Relationship Id="rId24" Type="http://schemas.openxmlformats.org/officeDocument/2006/relationships/image" Target="media/image2.png"/><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image" Target="media/image94.png"/><Relationship Id="rId892" Type="http://schemas.openxmlformats.org/officeDocument/2006/relationships/hyperlink" Target="http://hadoop.apache.org/docs/r1.2.1/mapred_tutorial.html"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oauth2client.git" TargetMode="External"/><Relationship Id="rId752" Type="http://schemas.openxmlformats.org/officeDocument/2006/relationships/image" Target="media/image119.png"/><Relationship Id="rId1175" Type="http://schemas.openxmlformats.org/officeDocument/2006/relationships/hyperlink" Target="https://developers.arcgis.com/javascript/jsapi/wmslayer-amd.html" TargetMode="External"/><Relationship Id="rId1382" Type="http://schemas.openxmlformats.org/officeDocument/2006/relationships/hyperlink" Target="http://maps.iucnredlist.org/map.html?id=106003766" TargetMode="External"/><Relationship Id="rId405" Type="http://schemas.openxmlformats.org/officeDocument/2006/relationships/hyperlink" Target="http://h03-dev-vm7/cgi-bin/eSpecies/species/map/17975" TargetMode="External"/><Relationship Id="rId612" Type="http://schemas.openxmlformats.org/officeDocument/2006/relationships/image" Target="media/image74.png"/><Relationship Id="rId1035" Type="http://schemas.openxmlformats.org/officeDocument/2006/relationships/hyperlink" Target="http://www.pydev.org/manual_101_install.html" TargetMode="External"/><Relationship Id="rId1242" Type="http://schemas.openxmlformats.org/officeDocument/2006/relationships/hyperlink" Target="http://docs.geoserver.org/latest/en/user/installation/linux.html" TargetMode="External"/><Relationship Id="rId917" Type="http://schemas.openxmlformats.org/officeDocument/2006/relationships/hyperlink" Target="http://blog.cloudera.com/blog/2013/03/how-to-use-the-apache-hbase-rest-interface-part-1/" TargetMode="External"/><Relationship Id="rId1102" Type="http://schemas.openxmlformats.org/officeDocument/2006/relationships/hyperlink" Target="https://www.mapbox.com/blog/vector-tile-spec-changes/" TargetMode="External"/><Relationship Id="rId46" Type="http://schemas.openxmlformats.org/officeDocument/2006/relationships/hyperlink" Target="http://www.glims.org/RGI/rgi_files/RGI_latest.zip" TargetMode="External"/><Relationship Id="rId195" Type="http://schemas.openxmlformats.org/officeDocument/2006/relationships/hyperlink" Target="http://ieeexplore.ieee.org/stamp/stamp.jsp?tp=&amp;arnumber=787289"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93212C-93D9-43E2-9494-A4BE2FD71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022</TotalTime>
  <Pages>391</Pages>
  <Words>182361</Words>
  <Characters>1039460</Characters>
  <Application>Microsoft Office Word</Application>
  <DocSecurity>0</DocSecurity>
  <Lines>8662</Lines>
  <Paragraphs>2438</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19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781</cp:revision>
  <cp:lastPrinted>2016-09-26T09:25:00Z</cp:lastPrinted>
  <dcterms:created xsi:type="dcterms:W3CDTF">2014-01-03T08:41:00Z</dcterms:created>
  <dcterms:modified xsi:type="dcterms:W3CDTF">2017-05-2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